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9D2A17" w14:textId="77777777" w:rsidR="00755279" w:rsidRDefault="00B21901">
      <w:pPr>
        <w:spacing w:after="0"/>
        <w:ind w:left="709" w:firstLine="11"/>
        <w:jc w:val="center"/>
        <w:rPr>
          <w:rFonts w:ascii="Times New Roman" w:hAnsi="Times New Roman" w:cs="Times New Roman"/>
          <w:b/>
          <w:bCs/>
          <w:sz w:val="40"/>
          <w:szCs w:val="40"/>
          <w:lang w:val="en-US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2EB07F0E" wp14:editId="4406F974">
            <wp:simplePos x="0" y="0"/>
            <wp:positionH relativeFrom="column">
              <wp:posOffset>25400</wp:posOffset>
            </wp:positionH>
            <wp:positionV relativeFrom="paragraph">
              <wp:posOffset>12700</wp:posOffset>
            </wp:positionV>
            <wp:extent cx="863600" cy="937895"/>
            <wp:effectExtent l="0" t="0" r="0" b="0"/>
            <wp:wrapNone/>
            <wp:docPr id="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63600" cy="937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114300" distR="114300" simplePos="0" relativeHeight="251660288" behindDoc="0" locked="0" layoutInCell="1" allowOverlap="1" wp14:anchorId="5A9CA7E9" wp14:editId="46E28E81">
            <wp:simplePos x="0" y="0"/>
            <wp:positionH relativeFrom="column">
              <wp:posOffset>5467350</wp:posOffset>
            </wp:positionH>
            <wp:positionV relativeFrom="paragraph">
              <wp:posOffset>9525</wp:posOffset>
            </wp:positionV>
            <wp:extent cx="712470" cy="942975"/>
            <wp:effectExtent l="0" t="0" r="0" b="0"/>
            <wp:wrapThrough wrapText="bothSides">
              <wp:wrapPolygon edited="0">
                <wp:start x="0" y="0"/>
                <wp:lineTo x="0" y="21382"/>
                <wp:lineTo x="20791" y="21382"/>
                <wp:lineTo x="20791" y="0"/>
                <wp:lineTo x="0" y="0"/>
              </wp:wrapPolygon>
            </wp:wrapThrough>
            <wp:docPr id="3" name="Picture 9" descr="Description: Description: Description: Description: Description: Description: Description: Description: Untitl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9" descr="Description: Description: Description: Description: Description: Description: Description: Description: Untitled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712470" cy="942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sz w:val="40"/>
          <w:szCs w:val="40"/>
          <w:lang w:val="en-US"/>
        </w:rPr>
        <w:t>JURNAL</w:t>
      </w:r>
      <w:r>
        <w:rPr>
          <w:rFonts w:ascii="Times New Roman" w:hAnsi="Times New Roman" w:cs="Times New Roman"/>
          <w:b/>
          <w:bCs/>
          <w:sz w:val="40"/>
          <w:szCs w:val="40"/>
        </w:rPr>
        <w:t xml:space="preserve"> </w:t>
      </w:r>
      <w:r>
        <w:rPr>
          <w:rFonts w:ascii="Times New Roman" w:hAnsi="Times New Roman" w:cs="Times New Roman"/>
          <w:b/>
          <w:bCs/>
          <w:sz w:val="40"/>
          <w:szCs w:val="40"/>
          <w:lang w:val="en-US"/>
        </w:rPr>
        <w:t>BASICEDU</w:t>
      </w:r>
    </w:p>
    <w:p w14:paraId="5798E585" w14:textId="52EBC949" w:rsidR="00755279" w:rsidRDefault="00B21901">
      <w:pPr>
        <w:spacing w:after="0"/>
        <w:ind w:left="709" w:firstLine="11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 xml:space="preserve">Volume </w:t>
      </w:r>
      <w:r>
        <w:rPr>
          <w:rFonts w:ascii="Times New Roman" w:hAnsi="Times New Roman" w:cs="Times New Roman"/>
          <w:sz w:val="24"/>
          <w:szCs w:val="24"/>
          <w:lang w:val="en-US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Nomor </w:t>
      </w:r>
      <w:r>
        <w:rPr>
          <w:rFonts w:ascii="Times New Roman" w:hAnsi="Times New Roman" w:cs="Times New Roman"/>
          <w:sz w:val="24"/>
          <w:szCs w:val="24"/>
          <w:lang w:val="en-US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x</w:t>
      </w:r>
      <w:r>
        <w:rPr>
          <w:rFonts w:ascii="Times New Roman" w:hAnsi="Times New Roman" w:cs="Times New Roman"/>
          <w:sz w:val="24"/>
          <w:szCs w:val="24"/>
        </w:rPr>
        <w:t xml:space="preserve"> Halama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xx</w:t>
      </w:r>
    </w:p>
    <w:p w14:paraId="1FA9FD47" w14:textId="77777777" w:rsidR="00755279" w:rsidRDefault="00B21901">
      <w:pPr>
        <w:spacing w:after="0"/>
        <w:ind w:left="709" w:firstLine="11"/>
        <w:jc w:val="center"/>
        <w:rPr>
          <w:rFonts w:ascii="Times New Roman" w:hAnsi="Times New Roman" w:cs="Times New Roman"/>
          <w:i/>
          <w:lang w:val="en-US"/>
        </w:rPr>
      </w:pPr>
      <w:r>
        <w:rPr>
          <w:rFonts w:ascii="Times New Roman" w:hAnsi="Times New Roman" w:cs="Times New Roman"/>
          <w:i/>
        </w:rPr>
        <w:t xml:space="preserve">Research &amp; </w:t>
      </w:r>
      <w:r>
        <w:rPr>
          <w:rFonts w:ascii="Times New Roman" w:hAnsi="Times New Roman" w:cs="Times New Roman"/>
          <w:i/>
          <w:sz w:val="24"/>
          <w:szCs w:val="24"/>
        </w:rPr>
        <w:t>Learning</w:t>
      </w:r>
      <w:r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in</w:t>
      </w:r>
      <w:r>
        <w:rPr>
          <w:rFonts w:ascii="Times New Roman" w:hAnsi="Times New Roman" w:cs="Times New Roman"/>
          <w:i/>
        </w:rPr>
        <w:t xml:space="preserve"> Elementary Education</w:t>
      </w:r>
    </w:p>
    <w:p w14:paraId="57665E17" w14:textId="77777777" w:rsidR="00755279" w:rsidRDefault="00B21901">
      <w:pPr>
        <w:spacing w:after="0"/>
        <w:ind w:left="709" w:firstLine="11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</w:rPr>
        <w:t>https://jbasic.org/index.php/basicedu</w:t>
      </w:r>
    </w:p>
    <w:p w14:paraId="0D347545" w14:textId="77777777" w:rsidR="00755279" w:rsidRDefault="00755279">
      <w:pPr>
        <w:spacing w:after="120" w:line="240" w:lineRule="auto"/>
        <w:rPr>
          <w:rFonts w:ascii="Times New Roman" w:hAnsi="Times New Roman"/>
          <w:b/>
          <w:sz w:val="28"/>
          <w:szCs w:val="28"/>
          <w:lang w:val="en-US"/>
        </w:rPr>
      </w:pPr>
    </w:p>
    <w:p w14:paraId="42E615A6" w14:textId="4E441E02" w:rsidR="00755279" w:rsidRPr="00C83302" w:rsidRDefault="00C83302" w:rsidP="00C83302">
      <w:pPr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sv-SE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sv-SE"/>
        </w:rPr>
        <w:t>MEMBINA KARAKTER BANGSA INDONESIA UNTUK ANAK SEKOLAH DASAR MELALUI PENDIDIKAN KEWARGANEGARAAN</w:t>
      </w:r>
    </w:p>
    <w:p w14:paraId="0FD95EE5" w14:textId="77777777" w:rsidR="00755279" w:rsidRDefault="0075527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bookmarkStart w:id="0" w:name="_Hlk85480491"/>
    </w:p>
    <w:p w14:paraId="1785FB9D" w14:textId="77777777" w:rsidR="00C83302" w:rsidRPr="00C83302" w:rsidRDefault="00C83302" w:rsidP="00C83302">
      <w:pPr>
        <w:widowControl w:val="0"/>
        <w:autoSpaceDE w:val="0"/>
        <w:autoSpaceDN w:val="0"/>
        <w:spacing w:after="0" w:line="278" w:lineRule="auto"/>
        <w:ind w:left="138" w:right="154"/>
        <w:jc w:val="center"/>
        <w:rPr>
          <w:rFonts w:ascii="Times New Roman" w:hAnsi="Times New Roman" w:cs="Times New Roman"/>
          <w:b/>
          <w:bCs/>
          <w:sz w:val="14"/>
          <w:szCs w:val="14"/>
          <w:lang w:val="id"/>
        </w:rPr>
      </w:pPr>
      <w:bookmarkStart w:id="1" w:name="_Hlk85480801"/>
      <w:r w:rsidRPr="00C83302">
        <w:rPr>
          <w:rFonts w:ascii="Times New Roman" w:hAnsi="Times New Roman" w:cs="Times New Roman"/>
          <w:b/>
          <w:bCs/>
          <w:lang w:val="id"/>
        </w:rPr>
        <w:t>Dinie Anggraeni Dewi</w:t>
      </w:r>
      <w:r w:rsidRPr="00C83302">
        <w:rPr>
          <w:rFonts w:ascii="Times New Roman" w:hAnsi="Times New Roman" w:cs="Times New Roman"/>
          <w:b/>
          <w:bCs/>
          <w:vertAlign w:val="superscript"/>
          <w:lang w:val="id"/>
        </w:rPr>
        <w:t>1</w:t>
      </w:r>
      <w:r w:rsidRPr="00C83302">
        <w:rPr>
          <w:rFonts w:ascii="Times New Roman" w:hAnsi="Times New Roman" w:cs="Times New Roman"/>
          <w:lang w:val="id"/>
        </w:rPr>
        <w:t xml:space="preserve">, </w:t>
      </w:r>
      <w:r w:rsidRPr="00C83302">
        <w:rPr>
          <w:rFonts w:ascii="Times New Roman" w:hAnsi="Times New Roman" w:cs="Times New Roman"/>
          <w:b/>
          <w:bCs/>
          <w:lang w:val="id"/>
        </w:rPr>
        <w:t>Solihin Ichas Hamid</w:t>
      </w:r>
      <w:r w:rsidRPr="00C83302">
        <w:rPr>
          <w:rFonts w:ascii="Times New Roman" w:hAnsi="Times New Roman" w:cs="Times New Roman"/>
          <w:b/>
          <w:bCs/>
          <w:vertAlign w:val="superscript"/>
          <w:lang w:val="id"/>
        </w:rPr>
        <w:t>2</w:t>
      </w:r>
      <w:r w:rsidRPr="00C83302">
        <w:rPr>
          <w:rFonts w:ascii="Times New Roman" w:hAnsi="Times New Roman" w:cs="Times New Roman"/>
          <w:lang w:val="id"/>
        </w:rPr>
        <w:t xml:space="preserve">, </w:t>
      </w:r>
      <w:r w:rsidRPr="00C83302">
        <w:rPr>
          <w:rFonts w:ascii="Times New Roman" w:hAnsi="Times New Roman" w:cs="Times New Roman"/>
          <w:b/>
          <w:bCs/>
          <w:lang w:val="id"/>
        </w:rPr>
        <w:t>Maharani Sartika Dewi</w:t>
      </w:r>
      <w:r w:rsidRPr="00C83302">
        <w:rPr>
          <w:rFonts w:ascii="Times New Roman" w:hAnsi="Times New Roman" w:cs="Times New Roman"/>
          <w:b/>
          <w:bCs/>
          <w:vertAlign w:val="superscript"/>
          <w:lang w:val="id"/>
        </w:rPr>
        <w:t>3</w:t>
      </w:r>
      <w:r w:rsidRPr="00C83302">
        <w:rPr>
          <w:rFonts w:ascii="Times New Roman" w:hAnsi="Times New Roman" w:cs="Times New Roman"/>
          <w:b/>
          <w:bCs/>
          <w:lang w:val="id"/>
        </w:rPr>
        <w:t>, Patricia Bunga Juwita Galand</w:t>
      </w:r>
      <w:r w:rsidRPr="00C83302">
        <w:rPr>
          <w:rFonts w:ascii="Times New Roman" w:hAnsi="Times New Roman" w:cs="Times New Roman"/>
          <w:b/>
          <w:bCs/>
          <w:vertAlign w:val="superscript"/>
          <w:lang w:val="id"/>
        </w:rPr>
        <w:t>4</w:t>
      </w:r>
      <w:r w:rsidRPr="00C83302">
        <w:rPr>
          <w:rFonts w:ascii="Times New Roman" w:hAnsi="Times New Roman" w:cs="Times New Roman"/>
          <w:b/>
          <w:bCs/>
          <w:lang w:val="id"/>
        </w:rPr>
        <w:t>, Wenny Yolandha</w:t>
      </w:r>
      <w:r w:rsidRPr="00C83302">
        <w:rPr>
          <w:rFonts w:ascii="Times New Roman" w:hAnsi="Times New Roman" w:cs="Times New Roman"/>
          <w:b/>
          <w:bCs/>
          <w:sz w:val="14"/>
          <w:szCs w:val="14"/>
        </w:rPr>
        <w:t xml:space="preserve"> </w:t>
      </w:r>
      <w:r w:rsidRPr="00C83302">
        <w:rPr>
          <w:rFonts w:ascii="Times New Roman" w:hAnsi="Times New Roman" w:cs="Times New Roman"/>
          <w:b/>
          <w:bCs/>
          <w:vertAlign w:val="superscript"/>
        </w:rPr>
        <w:t>5</w:t>
      </w:r>
      <w:r w:rsidRPr="00C83302">
        <w:rPr>
          <w:rFonts w:ascii="Times New Roman" w:hAnsi="Times New Roman" w:cs="Times New Roman"/>
          <w:b/>
          <w:bCs/>
          <w:lang w:val="id"/>
        </w:rPr>
        <w:t xml:space="preserve"> </w:t>
      </w:r>
    </w:p>
    <w:bookmarkEnd w:id="0"/>
    <w:bookmarkEnd w:id="1"/>
    <w:p w14:paraId="3EFDAB5B" w14:textId="517B2BAC" w:rsidR="00755279" w:rsidRDefault="00C83302" w:rsidP="00C83302">
      <w:pPr>
        <w:autoSpaceDE w:val="0"/>
        <w:autoSpaceDN w:val="0"/>
        <w:adjustRightInd w:val="0"/>
        <w:spacing w:after="0" w:line="240" w:lineRule="auto"/>
        <w:jc w:val="center"/>
        <w:rPr>
          <w:szCs w:val="24"/>
        </w:rPr>
      </w:pPr>
      <w:r w:rsidRPr="00C83302">
        <w:rPr>
          <w:rFonts w:ascii="Times New Roman" w:hAnsi="Times New Roman" w:cs="Times New Roman"/>
          <w:lang w:val="id"/>
        </w:rPr>
        <w:t>Pendidikan Guru Sekolah Dasar, Universitas Pendidikan Indonesia Kampus Daerah Cibiru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hyperlink r:id="rId10">
        <w:r w:rsidRPr="00C83302">
          <w:rPr>
            <w:rFonts w:ascii="Times New Roman" w:hAnsi="Times New Roman" w:cs="Times New Roman"/>
            <w:color w:val="0462C1"/>
            <w:u w:val="single" w:color="0462C1"/>
            <w:lang w:val="id"/>
          </w:rPr>
          <w:t>dinieanggraenidewi@upi.edu</w:t>
        </w:r>
      </w:hyperlink>
      <w:r w:rsidRPr="00C83302">
        <w:rPr>
          <w:rFonts w:ascii="Times New Roman" w:hAnsi="Times New Roman" w:cs="Times New Roman"/>
          <w:color w:val="0462C1"/>
          <w:u w:val="single" w:color="0462C1"/>
        </w:rPr>
        <w:t xml:space="preserve"> </w:t>
      </w:r>
      <w:r w:rsidRPr="00C83302">
        <w:rPr>
          <w:rFonts w:ascii="Times New Roman" w:hAnsi="Times New Roman" w:cs="Times New Roman"/>
          <w:spacing w:val="1"/>
        </w:rPr>
        <w:t>,</w:t>
      </w:r>
      <w:r w:rsidRPr="00C83302">
        <w:rPr>
          <w:rFonts w:ascii="Times New Roman" w:hAnsi="Times New Roman" w:cs="Times New Roman"/>
          <w:lang w:val="id"/>
        </w:rPr>
        <w:t xml:space="preserve"> </w:t>
      </w:r>
      <w:hyperlink r:id="rId11" w:history="1">
        <w:r w:rsidRPr="00C83302">
          <w:rPr>
            <w:rFonts w:ascii="Times New Roman" w:hAnsi="Times New Roman" w:cs="Times New Roman"/>
            <w:color w:val="0000FF"/>
            <w:spacing w:val="1"/>
            <w:u w:val="single"/>
          </w:rPr>
          <w:t>solihinichas@upi.edu</w:t>
        </w:r>
      </w:hyperlink>
      <w:r w:rsidRPr="00C83302">
        <w:rPr>
          <w:rFonts w:ascii="Times New Roman" w:hAnsi="Times New Roman" w:cs="Times New Roman"/>
          <w:spacing w:val="1"/>
        </w:rPr>
        <w:t xml:space="preserve"> ,</w:t>
      </w:r>
      <w:r w:rsidR="00D81FBD">
        <w:rPr>
          <w:rFonts w:ascii="Times New Roman" w:hAnsi="Times New Roman" w:cs="Times New Roman"/>
          <w:spacing w:val="1"/>
          <w:lang w:val="en-ID"/>
        </w:rPr>
        <w:t xml:space="preserve"> </w:t>
      </w:r>
      <w:hyperlink r:id="rId12" w:history="1">
        <w:r w:rsidR="00D81FBD" w:rsidRPr="00F72859">
          <w:rPr>
            <w:rStyle w:val="Hyperlink"/>
            <w:rFonts w:ascii="Times New Roman" w:hAnsi="Times New Roman" w:cs="Times New Roman"/>
            <w:lang w:val="id"/>
          </w:rPr>
          <w:t>maharanisartika@upi.edu,</w:t>
        </w:r>
        <w:r w:rsidR="00D81FBD" w:rsidRPr="00F72859">
          <w:rPr>
            <w:rStyle w:val="Hyperlink"/>
            <w:rFonts w:ascii="Times New Roman" w:hAnsi="Times New Roman" w:cs="Times New Roman"/>
            <w:spacing w:val="-1"/>
            <w:lang w:val="id"/>
          </w:rPr>
          <w:t xml:space="preserve"> </w:t>
        </w:r>
      </w:hyperlink>
      <w:hyperlink r:id="rId13">
        <w:r w:rsidRPr="00C83302">
          <w:rPr>
            <w:rFonts w:ascii="Times New Roman" w:hAnsi="Times New Roman" w:cs="Times New Roman"/>
            <w:color w:val="0462C1"/>
            <w:u w:val="single" w:color="0462C1"/>
            <w:lang w:val="id"/>
          </w:rPr>
          <w:t>patriciabunga@upi.edu</w:t>
        </w:r>
        <w:r w:rsidRPr="00C83302">
          <w:rPr>
            <w:rFonts w:ascii="Times New Roman" w:hAnsi="Times New Roman" w:cs="Times New Roman"/>
            <w:lang w:val="id"/>
          </w:rPr>
          <w:t>,</w:t>
        </w:r>
        <w:r w:rsidRPr="00C83302">
          <w:rPr>
            <w:rFonts w:ascii="Times New Roman" w:hAnsi="Times New Roman" w:cs="Times New Roman"/>
            <w:spacing w:val="-6"/>
            <w:lang w:val="id"/>
          </w:rPr>
          <w:t xml:space="preserve"> </w:t>
        </w:r>
      </w:hyperlink>
      <w:hyperlink r:id="rId14" w:history="1">
        <w:r w:rsidRPr="00C83302">
          <w:rPr>
            <w:rFonts w:ascii="Times New Roman" w:hAnsi="Times New Roman" w:cs="Times New Roman"/>
            <w:color w:val="0000FF"/>
            <w:u w:val="single"/>
            <w:lang w:val="id"/>
          </w:rPr>
          <w:t>wenny08@upi.edu</w:t>
        </w:r>
        <w:r w:rsidRPr="00C83302">
          <w:rPr>
            <w:rFonts w:ascii="Times New Roman" w:hAnsi="Times New Roman" w:cs="Times New Roman"/>
            <w:color w:val="0000FF"/>
            <w:spacing w:val="-1"/>
            <w:u w:val="single"/>
            <w:lang w:val="id"/>
          </w:rPr>
          <w:t xml:space="preserve"> </w:t>
        </w:r>
      </w:hyperlink>
      <w:r w:rsidR="00B21901">
        <w:rPr>
          <w:rFonts w:ascii="Arial" w:hAnsi="Arial"/>
        </w:rPr>
        <w:t xml:space="preserve"> </w:t>
      </w:r>
    </w:p>
    <w:p w14:paraId="24A3AA96" w14:textId="77777777" w:rsidR="00755279" w:rsidRDefault="00755279">
      <w:pPr>
        <w:pBdr>
          <w:bottom w:val="single" w:sz="6" w:space="1" w:color="auto"/>
        </w:pBd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vertAlign w:val="superscript"/>
          <w:lang w:val="en-US"/>
        </w:rPr>
      </w:pPr>
    </w:p>
    <w:p w14:paraId="35D3FEE1" w14:textId="77777777" w:rsidR="00755279" w:rsidRDefault="00755279">
      <w:pPr>
        <w:autoSpaceDE w:val="0"/>
        <w:autoSpaceDN w:val="0"/>
        <w:adjustRightInd w:val="0"/>
        <w:spacing w:after="0" w:line="240" w:lineRule="auto"/>
        <w:jc w:val="center"/>
        <w:rPr>
          <w:szCs w:val="24"/>
          <w:lang w:val="en-US"/>
        </w:rPr>
      </w:pPr>
    </w:p>
    <w:p w14:paraId="20E5D508" w14:textId="449968B5" w:rsidR="00755279" w:rsidRDefault="00B21901">
      <w:pPr>
        <w:autoSpaceDE w:val="0"/>
        <w:autoSpaceDN w:val="0"/>
        <w:adjustRightInd w:val="0"/>
        <w:spacing w:before="120" w:after="120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Cs w:val="24"/>
        </w:rPr>
        <w:t xml:space="preserve">Abstrak </w:t>
      </w:r>
    </w:p>
    <w:p w14:paraId="5535C4CA" w14:textId="76D7EB93" w:rsidR="00C83302" w:rsidRDefault="00C83302" w:rsidP="00C83302">
      <w:pPr>
        <w:widowControl w:val="0"/>
        <w:autoSpaceDE w:val="0"/>
        <w:autoSpaceDN w:val="0"/>
        <w:spacing w:before="160" w:after="0" w:line="240" w:lineRule="auto"/>
        <w:ind w:right="-35"/>
        <w:jc w:val="both"/>
        <w:rPr>
          <w:rFonts w:ascii="Times New Roman" w:hAnsi="Times New Roman" w:cs="Times New Roman"/>
          <w:lang w:val="id"/>
        </w:rPr>
      </w:pPr>
      <w:r w:rsidRPr="00C83302">
        <w:rPr>
          <w:rFonts w:ascii="Times New Roman" w:hAnsi="Times New Roman" w:cs="Times New Roman"/>
          <w:lang w:val="id"/>
        </w:rPr>
        <w:t>Pendidikan Kewarganegaraan adalah salah satu mata pelajaran yang terdapat dalam dunia pendidikan di setiap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sekolah.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Tujuannya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untuk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pembangunan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karakter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bangsa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diantaranya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agar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memilki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kemampuan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dalam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pemahaman dan pelaksanaan hak dan kewajiban sebagai warga negara yang terdapat didalam kehidupan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masyarakat. Penelitian ini menggunakan penelitian kualitatif studi pustaka dengan memanfaatkan buku-buku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dan literatur-literatur lainnya dengan menjadikannya sebagai objek yang dalam penelitiannya sendiri dapat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menghasilkan informasi yang berupa catatan dan data deskriptif yang ada pada teks yang akan diteliti dalam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penelitian ini. Hal ini menunjukkan bahwa Pendidikan Kewarganegaan terdapat pada peranan penting yang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membentuk karakter kepribadiaan dari generasi ke generasi berikutnya. Pendidikan Kewarganegaan ini juga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bukan hanya dapat memberikan pengetahuannya saja akan tetapi dalam proses membentuk pembangunan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karakter terhadap diri seseorang dengan cara menerapkannya dalam kehidupan sehari-hari. Implikasi tersebut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agar</w:t>
      </w:r>
      <w:r w:rsidRPr="00C83302">
        <w:rPr>
          <w:rFonts w:ascii="Times New Roman" w:hAnsi="Times New Roman" w:cs="Times New Roman"/>
          <w:spacing w:val="-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setiap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ndividu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dapat</w:t>
      </w:r>
      <w:r w:rsidRPr="00C83302">
        <w:rPr>
          <w:rFonts w:ascii="Times New Roman" w:hAnsi="Times New Roman" w:cs="Times New Roman"/>
          <w:spacing w:val="-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mengembangkan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karakter</w:t>
      </w:r>
      <w:r w:rsidRPr="00C83302">
        <w:rPr>
          <w:rFonts w:ascii="Times New Roman" w:hAnsi="Times New Roman" w:cs="Times New Roman"/>
          <w:spacing w:val="-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dalam</w:t>
      </w:r>
      <w:r w:rsidRPr="00C83302">
        <w:rPr>
          <w:rFonts w:ascii="Times New Roman" w:hAnsi="Times New Roman" w:cs="Times New Roman"/>
          <w:spacing w:val="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diri</w:t>
      </w:r>
      <w:r w:rsidRPr="00C83302">
        <w:rPr>
          <w:rFonts w:ascii="Times New Roman" w:hAnsi="Times New Roman" w:cs="Times New Roman"/>
          <w:spacing w:val="-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setiap</w:t>
      </w:r>
      <w:r w:rsidRPr="00C83302">
        <w:rPr>
          <w:rFonts w:ascii="Times New Roman" w:hAnsi="Times New Roman" w:cs="Times New Roman"/>
          <w:spacing w:val="-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ndividu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untuk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kemajuan</w:t>
      </w:r>
      <w:r w:rsidRPr="00C83302">
        <w:rPr>
          <w:rFonts w:ascii="Times New Roman" w:hAnsi="Times New Roman" w:cs="Times New Roman"/>
          <w:spacing w:val="-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bangsa.</w:t>
      </w:r>
    </w:p>
    <w:p w14:paraId="54754D47" w14:textId="77777777" w:rsidR="00C83302" w:rsidRPr="00C83302" w:rsidRDefault="00C83302" w:rsidP="00C83302">
      <w:pPr>
        <w:widowControl w:val="0"/>
        <w:autoSpaceDE w:val="0"/>
        <w:autoSpaceDN w:val="0"/>
        <w:spacing w:before="160" w:after="0" w:line="240" w:lineRule="auto"/>
        <w:ind w:right="-35"/>
        <w:jc w:val="both"/>
        <w:rPr>
          <w:rFonts w:ascii="Times New Roman" w:hAnsi="Times New Roman" w:cs="Times New Roman"/>
          <w:lang w:val="id"/>
        </w:rPr>
      </w:pPr>
    </w:p>
    <w:p w14:paraId="39EF6A99" w14:textId="11409D1C" w:rsidR="00755279" w:rsidRDefault="00B21901">
      <w:pPr>
        <w:pStyle w:val="abstrak"/>
        <w:spacing w:after="120"/>
        <w:ind w:left="0" w:right="57"/>
        <w:rPr>
          <w:sz w:val="22"/>
          <w:szCs w:val="22"/>
          <w:lang w:val="id-ID"/>
        </w:rPr>
      </w:pPr>
      <w:r>
        <w:rPr>
          <w:b/>
          <w:sz w:val="22"/>
          <w:szCs w:val="22"/>
          <w:lang w:val="id-ID"/>
        </w:rPr>
        <w:t xml:space="preserve">Kata Kunci: </w:t>
      </w:r>
      <w:r w:rsidR="00C83302" w:rsidRPr="00C83302">
        <w:rPr>
          <w:rFonts w:eastAsia="Times New Roman"/>
          <w:i/>
          <w:sz w:val="22"/>
          <w:szCs w:val="22"/>
          <w:lang w:val="id"/>
        </w:rPr>
        <w:t>Pendidikan</w:t>
      </w:r>
      <w:r w:rsidR="00C83302" w:rsidRPr="00C83302">
        <w:rPr>
          <w:rFonts w:eastAsia="Times New Roman"/>
          <w:i/>
          <w:spacing w:val="-11"/>
          <w:sz w:val="22"/>
          <w:szCs w:val="22"/>
          <w:lang w:val="id"/>
        </w:rPr>
        <w:t xml:space="preserve"> </w:t>
      </w:r>
      <w:r w:rsidR="00C83302" w:rsidRPr="00C83302">
        <w:rPr>
          <w:rFonts w:eastAsia="Times New Roman"/>
          <w:i/>
          <w:sz w:val="22"/>
          <w:szCs w:val="22"/>
          <w:lang w:val="id"/>
        </w:rPr>
        <w:t>Kewarganegaraan,</w:t>
      </w:r>
      <w:r w:rsidR="00C83302" w:rsidRPr="00C83302">
        <w:rPr>
          <w:rFonts w:eastAsia="Times New Roman"/>
          <w:i/>
          <w:spacing w:val="-5"/>
          <w:sz w:val="22"/>
          <w:szCs w:val="22"/>
          <w:lang w:val="id"/>
        </w:rPr>
        <w:t xml:space="preserve"> </w:t>
      </w:r>
      <w:r w:rsidR="00C83302" w:rsidRPr="00C83302">
        <w:rPr>
          <w:rFonts w:eastAsia="Times New Roman"/>
          <w:i/>
          <w:spacing w:val="0"/>
          <w:sz w:val="22"/>
          <w:szCs w:val="22"/>
          <w:lang w:val="id"/>
        </w:rPr>
        <w:t>Pembangunan</w:t>
      </w:r>
      <w:r w:rsidR="00C83302" w:rsidRPr="00C83302">
        <w:rPr>
          <w:rFonts w:eastAsia="Times New Roman"/>
          <w:i/>
          <w:spacing w:val="-12"/>
          <w:sz w:val="22"/>
          <w:szCs w:val="22"/>
          <w:lang w:val="id"/>
        </w:rPr>
        <w:t xml:space="preserve"> </w:t>
      </w:r>
      <w:r w:rsidR="00C83302" w:rsidRPr="00C83302">
        <w:rPr>
          <w:rFonts w:eastAsia="Times New Roman"/>
          <w:i/>
          <w:spacing w:val="0"/>
          <w:sz w:val="22"/>
          <w:szCs w:val="22"/>
          <w:lang w:val="id"/>
        </w:rPr>
        <w:t>Karakter,</w:t>
      </w:r>
      <w:r w:rsidR="00C83302" w:rsidRPr="00C83302">
        <w:rPr>
          <w:rFonts w:eastAsia="Times New Roman"/>
          <w:i/>
          <w:spacing w:val="-5"/>
          <w:sz w:val="22"/>
          <w:szCs w:val="22"/>
          <w:lang w:val="id"/>
        </w:rPr>
        <w:t xml:space="preserve"> </w:t>
      </w:r>
      <w:r w:rsidR="00C83302" w:rsidRPr="00C83302">
        <w:rPr>
          <w:rFonts w:eastAsia="Times New Roman"/>
          <w:i/>
          <w:spacing w:val="0"/>
          <w:sz w:val="22"/>
          <w:szCs w:val="22"/>
          <w:lang w:val="id"/>
        </w:rPr>
        <w:t>Karakter</w:t>
      </w:r>
      <w:r w:rsidR="00C83302" w:rsidRPr="00C83302">
        <w:rPr>
          <w:rFonts w:eastAsia="Times New Roman"/>
          <w:i/>
          <w:spacing w:val="-5"/>
          <w:sz w:val="22"/>
          <w:szCs w:val="22"/>
          <w:lang w:val="id"/>
        </w:rPr>
        <w:t xml:space="preserve"> </w:t>
      </w:r>
      <w:r w:rsidR="00C83302" w:rsidRPr="00C83302">
        <w:rPr>
          <w:rFonts w:eastAsia="Times New Roman"/>
          <w:i/>
          <w:spacing w:val="0"/>
          <w:sz w:val="22"/>
          <w:szCs w:val="22"/>
          <w:lang w:val="id"/>
        </w:rPr>
        <w:t>Bangsa</w:t>
      </w:r>
      <w:r w:rsidR="00C83302" w:rsidRPr="00C83302">
        <w:rPr>
          <w:rFonts w:eastAsia="Times New Roman"/>
          <w:spacing w:val="0"/>
          <w:sz w:val="22"/>
          <w:szCs w:val="22"/>
          <w:lang w:val="id"/>
        </w:rPr>
        <w:t>.</w:t>
      </w:r>
    </w:p>
    <w:p w14:paraId="30D94022" w14:textId="77777777" w:rsidR="00755279" w:rsidRDefault="00755279">
      <w:pPr>
        <w:pStyle w:val="abstrak"/>
        <w:spacing w:after="120"/>
        <w:ind w:left="0" w:right="57"/>
        <w:rPr>
          <w:sz w:val="22"/>
          <w:szCs w:val="22"/>
          <w:lang w:val="id-ID"/>
        </w:rPr>
      </w:pPr>
    </w:p>
    <w:p w14:paraId="197E15F2" w14:textId="77777777" w:rsidR="00755279" w:rsidRDefault="00B21901">
      <w:pPr>
        <w:pStyle w:val="StyleAuthorBold"/>
        <w:spacing w:before="120" w:after="120"/>
        <w:jc w:val="left"/>
        <w:rPr>
          <w:lang w:val="id-ID"/>
        </w:rPr>
      </w:pPr>
      <w:r>
        <w:rPr>
          <w:lang w:val="id-ID"/>
        </w:rPr>
        <w:t>Abstract</w:t>
      </w:r>
    </w:p>
    <w:p w14:paraId="406F6379" w14:textId="77777777" w:rsidR="00C83302" w:rsidRPr="00C83302" w:rsidRDefault="00C83302" w:rsidP="00C83302">
      <w:pPr>
        <w:widowControl w:val="0"/>
        <w:autoSpaceDE w:val="0"/>
        <w:autoSpaceDN w:val="0"/>
        <w:spacing w:before="117" w:after="0" w:line="240" w:lineRule="auto"/>
        <w:ind w:right="-35"/>
        <w:jc w:val="both"/>
        <w:rPr>
          <w:rFonts w:ascii="Times New Roman" w:hAnsi="Times New Roman" w:cs="Times New Roman"/>
          <w:lang w:val="id"/>
        </w:rPr>
      </w:pPr>
      <w:r w:rsidRPr="00C83302">
        <w:rPr>
          <w:rFonts w:ascii="Times New Roman" w:hAnsi="Times New Roman" w:cs="Times New Roman"/>
          <w:lang w:val="id"/>
        </w:rPr>
        <w:t>Citizenship Education is one of the subjects contained in the world of education in every school. The goal is to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build the character of this nation, among others, to have the ability to understand and implement the rights and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obligations as citizens contained in people's lives. This study uses a qualitative research literature study by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utilizing</w:t>
      </w:r>
      <w:r w:rsidRPr="00C83302">
        <w:rPr>
          <w:rFonts w:ascii="Times New Roman" w:hAnsi="Times New Roman" w:cs="Times New Roman"/>
          <w:spacing w:val="-6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books</w:t>
      </w:r>
      <w:r w:rsidRPr="00C83302">
        <w:rPr>
          <w:rFonts w:ascii="Times New Roman" w:hAnsi="Times New Roman" w:cs="Times New Roman"/>
          <w:spacing w:val="-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and</w:t>
      </w:r>
      <w:r w:rsidRPr="00C83302">
        <w:rPr>
          <w:rFonts w:ascii="Times New Roman" w:hAnsi="Times New Roman" w:cs="Times New Roman"/>
          <w:spacing w:val="-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other</w:t>
      </w:r>
      <w:r w:rsidRPr="00C83302">
        <w:rPr>
          <w:rFonts w:ascii="Times New Roman" w:hAnsi="Times New Roman" w:cs="Times New Roman"/>
          <w:spacing w:val="-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literature</w:t>
      </w:r>
      <w:r w:rsidRPr="00C83302">
        <w:rPr>
          <w:rFonts w:ascii="Times New Roman" w:hAnsi="Times New Roman" w:cs="Times New Roman"/>
          <w:spacing w:val="-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by</w:t>
      </w:r>
      <w:r w:rsidRPr="00C83302">
        <w:rPr>
          <w:rFonts w:ascii="Times New Roman" w:hAnsi="Times New Roman" w:cs="Times New Roman"/>
          <w:spacing w:val="-6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making</w:t>
      </w:r>
      <w:r w:rsidRPr="00C83302">
        <w:rPr>
          <w:rFonts w:ascii="Times New Roman" w:hAnsi="Times New Roman" w:cs="Times New Roman"/>
          <w:spacing w:val="-5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t</w:t>
      </w:r>
      <w:r w:rsidRPr="00C83302">
        <w:rPr>
          <w:rFonts w:ascii="Times New Roman" w:hAnsi="Times New Roman" w:cs="Times New Roman"/>
          <w:spacing w:val="-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an</w:t>
      </w:r>
      <w:r w:rsidRPr="00C83302">
        <w:rPr>
          <w:rFonts w:ascii="Times New Roman" w:hAnsi="Times New Roman" w:cs="Times New Roman"/>
          <w:spacing w:val="-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object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which</w:t>
      </w:r>
      <w:r w:rsidRPr="00C83302">
        <w:rPr>
          <w:rFonts w:ascii="Times New Roman" w:hAnsi="Times New Roman" w:cs="Times New Roman"/>
          <w:spacing w:val="-5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n</w:t>
      </w:r>
      <w:r w:rsidRPr="00C83302">
        <w:rPr>
          <w:rFonts w:ascii="Times New Roman" w:hAnsi="Times New Roman" w:cs="Times New Roman"/>
          <w:spacing w:val="-6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ts</w:t>
      </w:r>
      <w:r w:rsidRPr="00C83302">
        <w:rPr>
          <w:rFonts w:ascii="Times New Roman" w:hAnsi="Times New Roman" w:cs="Times New Roman"/>
          <w:spacing w:val="-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own</w:t>
      </w:r>
      <w:r w:rsidRPr="00C83302">
        <w:rPr>
          <w:rFonts w:ascii="Times New Roman" w:hAnsi="Times New Roman" w:cs="Times New Roman"/>
          <w:spacing w:val="-5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research</w:t>
      </w:r>
      <w:r w:rsidRPr="00C83302">
        <w:rPr>
          <w:rFonts w:ascii="Times New Roman" w:hAnsi="Times New Roman" w:cs="Times New Roman"/>
          <w:spacing w:val="-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can produce</w:t>
      </w:r>
      <w:r w:rsidRPr="00C83302">
        <w:rPr>
          <w:rFonts w:ascii="Times New Roman" w:hAnsi="Times New Roman" w:cs="Times New Roman"/>
          <w:spacing w:val="-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nformation</w:t>
      </w:r>
      <w:r w:rsidRPr="00C83302">
        <w:rPr>
          <w:rFonts w:ascii="Times New Roman" w:hAnsi="Times New Roman" w:cs="Times New Roman"/>
          <w:spacing w:val="-6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n</w:t>
      </w:r>
      <w:r w:rsidRPr="00C83302">
        <w:rPr>
          <w:rFonts w:ascii="Times New Roman" w:hAnsi="Times New Roman" w:cs="Times New Roman"/>
          <w:spacing w:val="-52"/>
          <w:lang w:val="id"/>
        </w:rPr>
        <w:t xml:space="preserve"> </w:t>
      </w:r>
      <w:r w:rsidRPr="00C83302">
        <w:rPr>
          <w:rFonts w:ascii="Times New Roman" w:hAnsi="Times New Roman" w:cs="Times New Roman"/>
          <w:spacing w:val="-1"/>
          <w:lang w:val="id"/>
        </w:rPr>
        <w:t>the</w:t>
      </w:r>
      <w:r w:rsidRPr="00C83302">
        <w:rPr>
          <w:rFonts w:ascii="Times New Roman" w:hAnsi="Times New Roman" w:cs="Times New Roman"/>
          <w:spacing w:val="-14"/>
          <w:lang w:val="id"/>
        </w:rPr>
        <w:t xml:space="preserve"> </w:t>
      </w:r>
      <w:r w:rsidRPr="00C83302">
        <w:rPr>
          <w:rFonts w:ascii="Times New Roman" w:hAnsi="Times New Roman" w:cs="Times New Roman"/>
          <w:spacing w:val="-1"/>
          <w:lang w:val="id"/>
        </w:rPr>
        <w:t>form</w:t>
      </w:r>
      <w:r w:rsidRPr="00C83302">
        <w:rPr>
          <w:rFonts w:ascii="Times New Roman" w:hAnsi="Times New Roman" w:cs="Times New Roman"/>
          <w:spacing w:val="-11"/>
          <w:lang w:val="id"/>
        </w:rPr>
        <w:t xml:space="preserve"> </w:t>
      </w:r>
      <w:r w:rsidRPr="00C83302">
        <w:rPr>
          <w:rFonts w:ascii="Times New Roman" w:hAnsi="Times New Roman" w:cs="Times New Roman"/>
          <w:spacing w:val="-1"/>
          <w:lang w:val="id"/>
        </w:rPr>
        <w:t>of</w:t>
      </w:r>
      <w:r w:rsidRPr="00C83302">
        <w:rPr>
          <w:rFonts w:ascii="Times New Roman" w:hAnsi="Times New Roman" w:cs="Times New Roman"/>
          <w:spacing w:val="-14"/>
          <w:lang w:val="id"/>
        </w:rPr>
        <w:t xml:space="preserve"> </w:t>
      </w:r>
      <w:r w:rsidRPr="00C83302">
        <w:rPr>
          <w:rFonts w:ascii="Times New Roman" w:hAnsi="Times New Roman" w:cs="Times New Roman"/>
          <w:spacing w:val="-1"/>
          <w:lang w:val="id"/>
        </w:rPr>
        <w:t>notes</w:t>
      </w:r>
      <w:r w:rsidRPr="00C83302">
        <w:rPr>
          <w:rFonts w:ascii="Times New Roman" w:hAnsi="Times New Roman" w:cs="Times New Roman"/>
          <w:spacing w:val="-12"/>
          <w:lang w:val="id"/>
        </w:rPr>
        <w:t xml:space="preserve"> </w:t>
      </w:r>
      <w:r w:rsidRPr="00C83302">
        <w:rPr>
          <w:rFonts w:ascii="Times New Roman" w:hAnsi="Times New Roman" w:cs="Times New Roman"/>
          <w:spacing w:val="-1"/>
          <w:lang w:val="id"/>
        </w:rPr>
        <w:t>and</w:t>
      </w:r>
      <w:r w:rsidRPr="00C83302">
        <w:rPr>
          <w:rFonts w:ascii="Times New Roman" w:hAnsi="Times New Roman" w:cs="Times New Roman"/>
          <w:spacing w:val="-12"/>
          <w:lang w:val="id"/>
        </w:rPr>
        <w:t xml:space="preserve"> </w:t>
      </w:r>
      <w:r w:rsidRPr="00C83302">
        <w:rPr>
          <w:rFonts w:ascii="Times New Roman" w:hAnsi="Times New Roman" w:cs="Times New Roman"/>
          <w:spacing w:val="-1"/>
          <w:lang w:val="id"/>
        </w:rPr>
        <w:t>descriptive</w:t>
      </w:r>
      <w:r w:rsidRPr="00C83302">
        <w:rPr>
          <w:rFonts w:ascii="Times New Roman" w:hAnsi="Times New Roman" w:cs="Times New Roman"/>
          <w:spacing w:val="-1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data</w:t>
      </w:r>
      <w:r w:rsidRPr="00C83302">
        <w:rPr>
          <w:rFonts w:ascii="Times New Roman" w:hAnsi="Times New Roman" w:cs="Times New Roman"/>
          <w:spacing w:val="-1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contained</w:t>
      </w:r>
      <w:r w:rsidRPr="00C83302">
        <w:rPr>
          <w:rFonts w:ascii="Times New Roman" w:hAnsi="Times New Roman" w:cs="Times New Roman"/>
          <w:spacing w:val="-1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n</w:t>
      </w:r>
      <w:r w:rsidRPr="00C83302">
        <w:rPr>
          <w:rFonts w:ascii="Times New Roman" w:hAnsi="Times New Roman" w:cs="Times New Roman"/>
          <w:spacing w:val="-1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the</w:t>
      </w:r>
      <w:r w:rsidRPr="00C83302">
        <w:rPr>
          <w:rFonts w:ascii="Times New Roman" w:hAnsi="Times New Roman" w:cs="Times New Roman"/>
          <w:spacing w:val="-1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text</w:t>
      </w:r>
      <w:r w:rsidRPr="00C83302">
        <w:rPr>
          <w:rFonts w:ascii="Times New Roman" w:hAnsi="Times New Roman" w:cs="Times New Roman"/>
          <w:spacing w:val="-10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to</w:t>
      </w:r>
      <w:r w:rsidRPr="00C83302">
        <w:rPr>
          <w:rFonts w:ascii="Times New Roman" w:hAnsi="Times New Roman" w:cs="Times New Roman"/>
          <w:spacing w:val="-1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be</w:t>
      </w:r>
      <w:r w:rsidRPr="00C83302">
        <w:rPr>
          <w:rFonts w:ascii="Times New Roman" w:hAnsi="Times New Roman" w:cs="Times New Roman"/>
          <w:spacing w:val="-14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studied</w:t>
      </w:r>
      <w:r w:rsidRPr="00C83302">
        <w:rPr>
          <w:rFonts w:ascii="Times New Roman" w:hAnsi="Times New Roman" w:cs="Times New Roman"/>
          <w:spacing w:val="-1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n</w:t>
      </w:r>
      <w:r w:rsidRPr="00C83302">
        <w:rPr>
          <w:rFonts w:ascii="Times New Roman" w:hAnsi="Times New Roman" w:cs="Times New Roman"/>
          <w:spacing w:val="-1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this</w:t>
      </w:r>
      <w:r w:rsidRPr="00C83302">
        <w:rPr>
          <w:rFonts w:ascii="Times New Roman" w:hAnsi="Times New Roman" w:cs="Times New Roman"/>
          <w:spacing w:val="-1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study.</w:t>
      </w:r>
      <w:r w:rsidRPr="00C83302">
        <w:rPr>
          <w:rFonts w:ascii="Times New Roman" w:hAnsi="Times New Roman" w:cs="Times New Roman"/>
          <w:spacing w:val="-10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This</w:t>
      </w:r>
      <w:r w:rsidRPr="00C83302">
        <w:rPr>
          <w:rFonts w:ascii="Times New Roman" w:hAnsi="Times New Roman" w:cs="Times New Roman"/>
          <w:spacing w:val="-1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shows</w:t>
      </w:r>
      <w:r w:rsidRPr="00C83302">
        <w:rPr>
          <w:rFonts w:ascii="Times New Roman" w:hAnsi="Times New Roman" w:cs="Times New Roman"/>
          <w:spacing w:val="-17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that</w:t>
      </w:r>
      <w:r w:rsidRPr="00C83302">
        <w:rPr>
          <w:rFonts w:ascii="Times New Roman" w:hAnsi="Times New Roman" w:cs="Times New Roman"/>
          <w:spacing w:val="-1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Citizenship</w:t>
      </w:r>
      <w:r w:rsidRPr="00C83302">
        <w:rPr>
          <w:rFonts w:ascii="Times New Roman" w:hAnsi="Times New Roman" w:cs="Times New Roman"/>
          <w:spacing w:val="-5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Education plays an important role in shaping personality traits from generation to generation. Citizenship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education is also not only able to provide knowledge, but also in the process of forming character development</w:t>
      </w:r>
      <w:r w:rsidRPr="00C83302">
        <w:rPr>
          <w:rFonts w:ascii="Times New Roman" w:hAnsi="Times New Roman" w:cs="Times New Roman"/>
          <w:spacing w:val="-5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for a person by applying it in everyday life. These implications can be so that each individual can develop</w:t>
      </w:r>
      <w:r w:rsidRPr="00C83302">
        <w:rPr>
          <w:rFonts w:ascii="Times New Roman" w:hAnsi="Times New Roman" w:cs="Times New Roman"/>
          <w:spacing w:val="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character</w:t>
      </w:r>
      <w:r w:rsidRPr="00C83302">
        <w:rPr>
          <w:rFonts w:ascii="Times New Roman" w:hAnsi="Times New Roman" w:cs="Times New Roman"/>
          <w:spacing w:val="-1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n</w:t>
      </w:r>
      <w:r w:rsidRPr="00C83302">
        <w:rPr>
          <w:rFonts w:ascii="Times New Roman" w:hAnsi="Times New Roman" w:cs="Times New Roman"/>
          <w:spacing w:val="3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each</w:t>
      </w:r>
      <w:r w:rsidRPr="00C83302">
        <w:rPr>
          <w:rFonts w:ascii="Times New Roman" w:hAnsi="Times New Roman" w:cs="Times New Roman"/>
          <w:spacing w:val="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individual</w:t>
      </w:r>
      <w:r w:rsidRPr="00C83302">
        <w:rPr>
          <w:rFonts w:ascii="Times New Roman" w:hAnsi="Times New Roman" w:cs="Times New Roman"/>
          <w:spacing w:val="-2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for the</w:t>
      </w:r>
      <w:r w:rsidRPr="00C83302">
        <w:rPr>
          <w:rFonts w:ascii="Times New Roman" w:hAnsi="Times New Roman" w:cs="Times New Roman"/>
          <w:spacing w:val="-6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progress</w:t>
      </w:r>
      <w:r w:rsidRPr="00C83302">
        <w:rPr>
          <w:rFonts w:ascii="Times New Roman" w:hAnsi="Times New Roman" w:cs="Times New Roman"/>
          <w:spacing w:val="3"/>
          <w:lang w:val="id"/>
        </w:rPr>
        <w:t xml:space="preserve"> </w:t>
      </w:r>
      <w:r w:rsidRPr="00C83302">
        <w:rPr>
          <w:rFonts w:ascii="Times New Roman" w:hAnsi="Times New Roman" w:cs="Times New Roman"/>
          <w:lang w:val="id"/>
        </w:rPr>
        <w:t>of the nation</w:t>
      </w:r>
    </w:p>
    <w:p w14:paraId="1CD4A149" w14:textId="77777777" w:rsidR="00C83302" w:rsidRPr="00C83302" w:rsidRDefault="00B21901" w:rsidP="00C83302">
      <w:pPr>
        <w:spacing w:before="163"/>
        <w:rPr>
          <w:rFonts w:ascii="Times New Roman" w:hAnsi="Times New Roman" w:cs="Times New Roman"/>
          <w:i/>
          <w:lang w:val="id"/>
        </w:rPr>
      </w:pPr>
      <w:r>
        <w:rPr>
          <w:b/>
        </w:rPr>
        <w:t>Keywords:</w:t>
      </w:r>
      <w:r>
        <w:t xml:space="preserve"> </w:t>
      </w:r>
      <w:r w:rsidR="00C83302" w:rsidRPr="00C83302">
        <w:rPr>
          <w:rFonts w:ascii="Times New Roman" w:hAnsi="Times New Roman" w:cs="Times New Roman"/>
          <w:i/>
          <w:lang w:val="id"/>
        </w:rPr>
        <w:t>Citizenship</w:t>
      </w:r>
      <w:r w:rsidR="00C83302" w:rsidRPr="00C83302">
        <w:rPr>
          <w:rFonts w:ascii="Times New Roman" w:hAnsi="Times New Roman" w:cs="Times New Roman"/>
          <w:i/>
          <w:spacing w:val="-6"/>
          <w:lang w:val="id"/>
        </w:rPr>
        <w:t xml:space="preserve"> </w:t>
      </w:r>
      <w:r w:rsidR="00C83302" w:rsidRPr="00C83302">
        <w:rPr>
          <w:rFonts w:ascii="Times New Roman" w:hAnsi="Times New Roman" w:cs="Times New Roman"/>
          <w:i/>
          <w:lang w:val="id"/>
        </w:rPr>
        <w:t>Education,</w:t>
      </w:r>
      <w:r w:rsidR="00C83302" w:rsidRPr="00C83302">
        <w:rPr>
          <w:rFonts w:ascii="Times New Roman" w:hAnsi="Times New Roman" w:cs="Times New Roman"/>
          <w:i/>
          <w:spacing w:val="-4"/>
          <w:lang w:val="id"/>
        </w:rPr>
        <w:t xml:space="preserve"> </w:t>
      </w:r>
      <w:r w:rsidR="00C83302" w:rsidRPr="00C83302">
        <w:rPr>
          <w:rFonts w:ascii="Times New Roman" w:hAnsi="Times New Roman" w:cs="Times New Roman"/>
          <w:i/>
          <w:lang w:val="id"/>
        </w:rPr>
        <w:t>Character</w:t>
      </w:r>
      <w:r w:rsidR="00C83302" w:rsidRPr="00C83302">
        <w:rPr>
          <w:rFonts w:ascii="Times New Roman" w:hAnsi="Times New Roman" w:cs="Times New Roman"/>
          <w:i/>
          <w:spacing w:val="-1"/>
          <w:lang w:val="id"/>
        </w:rPr>
        <w:t xml:space="preserve"> </w:t>
      </w:r>
      <w:r w:rsidR="00C83302" w:rsidRPr="00C83302">
        <w:rPr>
          <w:rFonts w:ascii="Times New Roman" w:hAnsi="Times New Roman" w:cs="Times New Roman"/>
          <w:i/>
          <w:lang w:val="id"/>
        </w:rPr>
        <w:t>Development, National</w:t>
      </w:r>
      <w:r w:rsidR="00C83302" w:rsidRPr="00C83302">
        <w:rPr>
          <w:rFonts w:ascii="Times New Roman" w:hAnsi="Times New Roman" w:cs="Times New Roman"/>
          <w:i/>
          <w:spacing w:val="-5"/>
          <w:lang w:val="id"/>
        </w:rPr>
        <w:t xml:space="preserve"> </w:t>
      </w:r>
      <w:r w:rsidR="00C83302" w:rsidRPr="00C83302">
        <w:rPr>
          <w:rFonts w:ascii="Times New Roman" w:hAnsi="Times New Roman" w:cs="Times New Roman"/>
          <w:i/>
          <w:lang w:val="id"/>
        </w:rPr>
        <w:t>Character</w:t>
      </w:r>
    </w:p>
    <w:p w14:paraId="3BDB621D" w14:textId="6E5B80CC" w:rsidR="00755279" w:rsidRDefault="00755279">
      <w:pPr>
        <w:spacing w:after="0" w:line="240" w:lineRule="auto"/>
        <w:jc w:val="both"/>
        <w:rPr>
          <w:rFonts w:asciiTheme="majorBidi" w:hAnsiTheme="majorBidi" w:cs="Times New Roman"/>
          <w:i/>
          <w:color w:val="000000" w:themeColor="text1"/>
          <w:lang w:val="en-US"/>
        </w:rPr>
      </w:pPr>
    </w:p>
    <w:p w14:paraId="4768FA2F" w14:textId="2152C274" w:rsidR="00C83302" w:rsidRDefault="00C83302">
      <w:pPr>
        <w:spacing w:after="0" w:line="240" w:lineRule="auto"/>
        <w:jc w:val="both"/>
        <w:rPr>
          <w:rFonts w:asciiTheme="majorBidi" w:hAnsiTheme="majorBidi" w:cs="Times New Roman"/>
          <w:i/>
          <w:color w:val="000000" w:themeColor="text1"/>
          <w:lang w:val="en-US"/>
        </w:rPr>
      </w:pPr>
    </w:p>
    <w:p w14:paraId="7EFAACC3" w14:textId="71C29FC3" w:rsidR="00C83302" w:rsidRDefault="00C83302">
      <w:pPr>
        <w:spacing w:after="0" w:line="240" w:lineRule="auto"/>
        <w:jc w:val="both"/>
        <w:rPr>
          <w:rFonts w:asciiTheme="majorBidi" w:hAnsiTheme="majorBidi" w:cs="Times New Roman"/>
          <w:i/>
          <w:color w:val="000000" w:themeColor="text1"/>
          <w:lang w:val="en-US"/>
        </w:rPr>
      </w:pPr>
    </w:p>
    <w:p w14:paraId="5277DD78" w14:textId="5B783882" w:rsidR="00C83302" w:rsidRDefault="00C83302">
      <w:pPr>
        <w:spacing w:after="0" w:line="240" w:lineRule="auto"/>
        <w:jc w:val="both"/>
        <w:rPr>
          <w:rFonts w:asciiTheme="majorBidi" w:hAnsiTheme="majorBidi" w:cs="Times New Roman"/>
          <w:i/>
          <w:color w:val="000000" w:themeColor="text1"/>
          <w:lang w:val="en-US"/>
        </w:rPr>
      </w:pPr>
    </w:p>
    <w:p w14:paraId="2E1CACFE" w14:textId="77777777" w:rsidR="00C83302" w:rsidRDefault="00C83302">
      <w:pPr>
        <w:spacing w:after="0" w:line="240" w:lineRule="auto"/>
        <w:jc w:val="both"/>
        <w:rPr>
          <w:rFonts w:asciiTheme="majorBidi" w:hAnsiTheme="majorBidi" w:cs="Times New Roman"/>
          <w:i/>
          <w:color w:val="000000" w:themeColor="text1"/>
          <w:lang w:val="en-US"/>
        </w:rPr>
      </w:pPr>
    </w:p>
    <w:p w14:paraId="6EF53C5F" w14:textId="63BC6FF5" w:rsidR="00DD19BB" w:rsidRPr="00DD19BB" w:rsidRDefault="00B21901" w:rsidP="00DD19BB">
      <w:pPr>
        <w:spacing w:after="0" w:line="240" w:lineRule="auto"/>
        <w:ind w:left="5040"/>
        <w:jc w:val="both"/>
        <w:rPr>
          <w:rFonts w:ascii="TimesNewRomanPSMT" w:hAnsi="TimesNewRomanPSMT"/>
          <w:b/>
          <w:bCs/>
          <w:color w:val="000000"/>
        </w:rPr>
      </w:pPr>
      <w:r>
        <w:rPr>
          <w:rFonts w:ascii="TimesNewRomanPSMT" w:hAnsi="TimesNewRomanPSMT"/>
          <w:color w:val="000000"/>
        </w:rPr>
        <w:lastRenderedPageBreak/>
        <w:t>Copyright (c) 202</w:t>
      </w:r>
      <w:r>
        <w:rPr>
          <w:rFonts w:ascii="TimesNewRomanPSMT" w:hAnsi="TimesNewRomanPSMT"/>
          <w:color w:val="000000"/>
          <w:lang w:val="en-US"/>
        </w:rPr>
        <w:t xml:space="preserve">1 </w:t>
      </w:r>
      <w:r w:rsidR="00DD19BB" w:rsidRPr="00DD19BB">
        <w:rPr>
          <w:rFonts w:ascii="TimesNewRomanPSMT" w:hAnsi="TimesNewRomanPSMT"/>
          <w:color w:val="000000"/>
          <w:lang w:val="id"/>
        </w:rPr>
        <w:t>Dinie Anggraeni Dewi</w:t>
      </w:r>
      <w:r w:rsidR="00DD19BB" w:rsidRPr="00DD19BB">
        <w:rPr>
          <w:rFonts w:ascii="TimesNewRomanPSMT" w:hAnsi="TimesNewRomanPSMT"/>
          <w:color w:val="000000"/>
          <w:vertAlign w:val="superscript"/>
          <w:lang w:val="id"/>
        </w:rPr>
        <w:t>1</w:t>
      </w:r>
      <w:r w:rsidR="00DD19BB" w:rsidRPr="00DD19BB">
        <w:rPr>
          <w:rFonts w:ascii="TimesNewRomanPSMT" w:hAnsi="TimesNewRomanPSMT"/>
          <w:color w:val="000000"/>
          <w:lang w:val="id"/>
        </w:rPr>
        <w:t>, Solihin Ichas Hamid</w:t>
      </w:r>
      <w:r w:rsidR="00DD19BB" w:rsidRPr="00DD19BB">
        <w:rPr>
          <w:rFonts w:ascii="TimesNewRomanPSMT" w:hAnsi="TimesNewRomanPSMT"/>
          <w:color w:val="000000"/>
          <w:vertAlign w:val="superscript"/>
          <w:lang w:val="id"/>
        </w:rPr>
        <w:t>2</w:t>
      </w:r>
      <w:r w:rsidR="00DD19BB" w:rsidRPr="00DD19BB">
        <w:rPr>
          <w:rFonts w:ascii="TimesNewRomanPSMT" w:hAnsi="TimesNewRomanPSMT"/>
          <w:color w:val="000000"/>
          <w:lang w:val="id"/>
        </w:rPr>
        <w:t>, Maharani Sartika Dewi</w:t>
      </w:r>
      <w:r w:rsidR="00DD19BB" w:rsidRPr="00DD19BB">
        <w:rPr>
          <w:rFonts w:ascii="TimesNewRomanPSMT" w:hAnsi="TimesNewRomanPSMT"/>
          <w:color w:val="000000"/>
          <w:vertAlign w:val="superscript"/>
          <w:lang w:val="id"/>
        </w:rPr>
        <w:t>3</w:t>
      </w:r>
      <w:r w:rsidR="00DD19BB" w:rsidRPr="00DD19BB">
        <w:rPr>
          <w:rFonts w:ascii="TimesNewRomanPSMT" w:hAnsi="TimesNewRomanPSMT"/>
          <w:color w:val="000000"/>
          <w:lang w:val="id"/>
        </w:rPr>
        <w:t>, Patricia Bunga Juwita Galand</w:t>
      </w:r>
      <w:r w:rsidR="00DD19BB" w:rsidRPr="00DD19BB">
        <w:rPr>
          <w:rFonts w:ascii="TimesNewRomanPSMT" w:hAnsi="TimesNewRomanPSMT"/>
          <w:color w:val="000000"/>
          <w:vertAlign w:val="superscript"/>
          <w:lang w:val="id"/>
        </w:rPr>
        <w:t>4</w:t>
      </w:r>
      <w:r w:rsidR="00DD19BB" w:rsidRPr="00DD19BB">
        <w:rPr>
          <w:rFonts w:ascii="TimesNewRomanPSMT" w:hAnsi="TimesNewRomanPSMT"/>
          <w:color w:val="000000"/>
          <w:lang w:val="id"/>
        </w:rPr>
        <w:t>, Wenny Yolandha</w:t>
      </w:r>
      <w:r w:rsidR="00DD19BB" w:rsidRPr="00DD19BB">
        <w:rPr>
          <w:rFonts w:ascii="TimesNewRomanPSMT" w:hAnsi="TimesNewRomanPSMT"/>
          <w:color w:val="000000"/>
        </w:rPr>
        <w:t xml:space="preserve"> </w:t>
      </w:r>
      <w:r w:rsidR="00DD19BB" w:rsidRPr="00DD19BB">
        <w:rPr>
          <w:rFonts w:ascii="TimesNewRomanPSMT" w:hAnsi="TimesNewRomanPSMT"/>
          <w:color w:val="000000"/>
          <w:vertAlign w:val="superscript"/>
        </w:rPr>
        <w:t>5</w:t>
      </w:r>
      <w:r w:rsidR="00DD19BB" w:rsidRPr="00DD19BB">
        <w:rPr>
          <w:rFonts w:ascii="TimesNewRomanPSMT" w:hAnsi="TimesNewRomanPSMT"/>
          <w:color w:val="000000"/>
          <w:lang w:val="id"/>
        </w:rPr>
        <w:t xml:space="preserve"> </w:t>
      </w:r>
    </w:p>
    <w:p w14:paraId="13C1E0A5" w14:textId="77777777" w:rsidR="00755279" w:rsidRDefault="00B21901">
      <w:pPr>
        <w:spacing w:after="0" w:line="240" w:lineRule="auto"/>
        <w:ind w:left="5040"/>
        <w:jc w:val="both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F99A6B6" wp14:editId="049D68F1">
                <wp:simplePos x="0" y="0"/>
                <wp:positionH relativeFrom="column">
                  <wp:posOffset>0</wp:posOffset>
                </wp:positionH>
                <wp:positionV relativeFrom="paragraph">
                  <wp:posOffset>55245</wp:posOffset>
                </wp:positionV>
                <wp:extent cx="6200775" cy="0"/>
                <wp:effectExtent l="9525" t="9525" r="9525" b="9525"/>
                <wp:wrapNone/>
                <wp:docPr id="5" name="Straight Arrow Connector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20077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 xmlns:wpsCustomData="http://www.wps.cn/officeDocument/2013/wpsCustomData">
            <w:pict>
              <v:shape id="_x0000_s1026" o:spid="_x0000_s1026" o:spt="32" type="#_x0000_t32" style="position:absolute;left:0pt;margin-left:0pt;margin-top:4.35pt;height:0pt;width:488.25pt;z-index:251661312;mso-width-relative:page;mso-height-relative:page;" filled="f" stroked="t" coordsize="21600,21600" o:gfxdata="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">
                <v:fill on="f" focussize="0,0"/>
                <v:stroke color="#000000" joinstyle="round"/>
                <v:imagedata o:title=""/>
                <o:lock v:ext="edit" aspectratio="f"/>
              </v:shape>
            </w:pict>
          </mc:Fallback>
        </mc:AlternateContent>
      </w:r>
    </w:p>
    <w:p w14:paraId="0FD3C4CE" w14:textId="77777777" w:rsidR="00755279" w:rsidRDefault="00B21901">
      <w:pPr>
        <w:tabs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sym w:font="Wingdings" w:char="F02A"/>
      </w:r>
      <w:r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</w:rPr>
        <w:t>Corresponding author :</w:t>
      </w:r>
      <w:r>
        <w:rPr>
          <w:rFonts w:ascii="Times New Roman" w:hAnsi="Times New Roman" w:cs="Times New Roman"/>
        </w:rPr>
        <w:tab/>
      </w:r>
    </w:p>
    <w:p w14:paraId="4A31C26A" w14:textId="5B74D909" w:rsidR="00755279" w:rsidRDefault="00B21901">
      <w:pPr>
        <w:tabs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color w:val="000000"/>
          <w:lang w:val="en-US"/>
        </w:rPr>
        <w:t xml:space="preserve">Email    </w:t>
      </w:r>
      <w:proofErr w:type="gramStart"/>
      <w:r>
        <w:rPr>
          <w:rFonts w:ascii="Times New Roman" w:hAnsi="Times New Roman" w:cs="Times New Roman"/>
          <w:color w:val="000000"/>
        </w:rPr>
        <w:t xml:space="preserve">  :</w:t>
      </w:r>
      <w:proofErr w:type="gramEnd"/>
      <w:r>
        <w:rPr>
          <w:rFonts w:ascii="Times New Roman" w:hAnsi="Times New Roman" w:cs="Times New Roman"/>
          <w:color w:val="000000"/>
          <w:lang w:val="en-US"/>
        </w:rPr>
        <w:t xml:space="preserve"> </w:t>
      </w:r>
      <w:r w:rsidR="00DD19BB">
        <w:rPr>
          <w:rFonts w:ascii="Times New Roman" w:hAnsi="Times New Roman" w:cs="Times New Roman"/>
          <w:color w:val="000000"/>
          <w:lang w:val="en-US"/>
        </w:rPr>
        <w:t>maharanisd2002@gmail.com</w:t>
      </w:r>
      <w:r>
        <w:rPr>
          <w:rFonts w:ascii="Times New Roman" w:hAnsi="Times New Roman" w:cs="Times New Roman"/>
          <w:color w:val="000000"/>
        </w:rPr>
        <w:tab/>
        <w:t>ISSN</w:t>
      </w:r>
      <w:r>
        <w:rPr>
          <w:rFonts w:ascii="Times New Roman" w:hAnsi="Times New Roman" w:cs="Times New Roman"/>
        </w:rPr>
        <w:t> </w:t>
      </w:r>
      <w:r>
        <w:rPr>
          <w:rFonts w:ascii="Times New Roman" w:hAnsi="Times New Roman" w:cs="Times New Roman"/>
          <w:lang w:val="en-US"/>
        </w:rPr>
        <w:t>2580-3735</w:t>
      </w:r>
      <w:r>
        <w:rPr>
          <w:rFonts w:ascii="Times New Roman" w:hAnsi="Times New Roman" w:cs="Times New Roman"/>
        </w:rPr>
        <w:t xml:space="preserve"> (Media Cetak)</w:t>
      </w:r>
    </w:p>
    <w:p w14:paraId="71FC4375" w14:textId="10F5E560" w:rsidR="00755279" w:rsidRDefault="00B21901">
      <w:pPr>
        <w:tabs>
          <w:tab w:val="left" w:pos="851"/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>HP</w:t>
      </w:r>
      <w:r>
        <w:rPr>
          <w:rFonts w:ascii="Times New Roman" w:hAnsi="Times New Roman" w:cs="Times New Roman"/>
          <w:lang w:val="en-US"/>
        </w:rPr>
        <w:tab/>
        <w:t xml:space="preserve">: </w:t>
      </w:r>
      <w:r w:rsidR="00D81FBD">
        <w:rPr>
          <w:rFonts w:ascii="Times New Roman" w:hAnsi="Times New Roman" w:cs="Times New Roman"/>
          <w:lang w:val="en-US"/>
        </w:rPr>
        <w:t>0895636927564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  <w:color w:val="000000"/>
        </w:rPr>
        <w:t>ISS</w:t>
      </w:r>
      <w:r>
        <w:rPr>
          <w:rFonts w:ascii="Times New Roman" w:hAnsi="Times New Roman" w:cs="Times New Roman"/>
          <w:color w:val="000000"/>
          <w:lang w:val="en-US"/>
        </w:rPr>
        <w:t>N 2580-1147</w:t>
      </w:r>
      <w:r>
        <w:rPr>
          <w:rFonts w:ascii="Times New Roman" w:hAnsi="Times New Roman" w:cs="Times New Roman"/>
        </w:rPr>
        <w:t xml:space="preserve"> (Media Online)</w:t>
      </w:r>
    </w:p>
    <w:p w14:paraId="75B4CF5E" w14:textId="77777777" w:rsidR="00755279" w:rsidRDefault="00755279">
      <w:pPr>
        <w:tabs>
          <w:tab w:val="left" w:pos="851"/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348450B2" w14:textId="77777777" w:rsidR="00755279" w:rsidRDefault="00B21901">
      <w:pPr>
        <w:tabs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lang w:val="en-US"/>
        </w:rPr>
      </w:pPr>
      <w:r>
        <w:rPr>
          <w:rFonts w:ascii="Times New Roman" w:hAnsi="Times New Roman" w:cs="Times New Roman"/>
          <w:color w:val="000000"/>
          <w:lang w:val="en-US"/>
        </w:rPr>
        <w:t xml:space="preserve">Received xx </w:t>
      </w:r>
      <w:proofErr w:type="spellStart"/>
      <w:r>
        <w:rPr>
          <w:rFonts w:ascii="Times New Roman" w:hAnsi="Times New Roman" w:cs="Times New Roman"/>
          <w:color w:val="000000"/>
          <w:lang w:val="en-US"/>
        </w:rPr>
        <w:t>Bulan</w:t>
      </w:r>
      <w:proofErr w:type="spellEnd"/>
      <w:r>
        <w:rPr>
          <w:rFonts w:ascii="Times New Roman" w:hAnsi="Times New Roman" w:cs="Times New Roman"/>
          <w:color w:val="000000"/>
          <w:lang w:val="en-US"/>
        </w:rPr>
        <w:t xml:space="preserve"> 2021, Accepted xx </w:t>
      </w:r>
      <w:proofErr w:type="spellStart"/>
      <w:r>
        <w:rPr>
          <w:rFonts w:ascii="Times New Roman" w:hAnsi="Times New Roman" w:cs="Times New Roman"/>
          <w:color w:val="000000"/>
          <w:lang w:val="en-US"/>
        </w:rPr>
        <w:t>Bulan</w:t>
      </w:r>
      <w:proofErr w:type="spellEnd"/>
      <w:r>
        <w:rPr>
          <w:rFonts w:ascii="Times New Roman" w:hAnsi="Times New Roman" w:cs="Times New Roman"/>
          <w:color w:val="000000"/>
          <w:lang w:val="en-US"/>
        </w:rPr>
        <w:t xml:space="preserve"> 2021, Published xx </w:t>
      </w:r>
      <w:proofErr w:type="spellStart"/>
      <w:r>
        <w:rPr>
          <w:rFonts w:ascii="Times New Roman" w:hAnsi="Times New Roman" w:cs="Times New Roman"/>
          <w:color w:val="000000"/>
          <w:lang w:val="en-US"/>
        </w:rPr>
        <w:t>Bulan</w:t>
      </w:r>
      <w:proofErr w:type="spellEnd"/>
      <w:r>
        <w:rPr>
          <w:rFonts w:ascii="Times New Roman" w:hAnsi="Times New Roman" w:cs="Times New Roman"/>
          <w:color w:val="000000"/>
          <w:lang w:val="en-US"/>
        </w:rPr>
        <w:t xml:space="preserve"> 2021</w:t>
      </w:r>
    </w:p>
    <w:p w14:paraId="531886C4" w14:textId="77777777" w:rsidR="00755279" w:rsidRDefault="00755279">
      <w:pPr>
        <w:tabs>
          <w:tab w:val="left" w:pos="851"/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6EF6FFB1" w14:textId="77777777" w:rsidR="00755279" w:rsidRDefault="00755279">
      <w:pPr>
        <w:tabs>
          <w:tab w:val="left" w:pos="851"/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lang w:val="en-US"/>
        </w:rPr>
        <w:sectPr w:rsidR="00755279">
          <w:footerReference w:type="default" r:id="rId15"/>
          <w:pgSz w:w="11906" w:h="16838"/>
          <w:pgMar w:top="1440" w:right="1080" w:bottom="1440" w:left="1080" w:header="851" w:footer="709" w:gutter="0"/>
          <w:pgNumType w:start="1"/>
          <w:cols w:space="708"/>
          <w:docGrid w:linePitch="360"/>
        </w:sectPr>
      </w:pPr>
    </w:p>
    <w:p w14:paraId="14BC181F" w14:textId="77777777" w:rsidR="00755279" w:rsidRDefault="00755279">
      <w:pPr>
        <w:rPr>
          <w:lang w:val="en-US"/>
        </w:rPr>
        <w:sectPr w:rsidR="00755279">
          <w:headerReference w:type="default" r:id="rId16"/>
          <w:type w:val="continuous"/>
          <w:pgSz w:w="11906" w:h="16838"/>
          <w:pgMar w:top="1440" w:right="1080" w:bottom="1440" w:left="1080" w:header="851" w:footer="709" w:gutter="0"/>
          <w:pgNumType w:start="1"/>
          <w:cols w:num="2" w:space="708"/>
          <w:docGrid w:linePitch="360"/>
        </w:sectPr>
      </w:pPr>
    </w:p>
    <w:p w14:paraId="0EF6299E" w14:textId="77777777" w:rsidR="00755279" w:rsidRDefault="00755279">
      <w:pPr>
        <w:tabs>
          <w:tab w:val="left" w:pos="6030"/>
        </w:tabs>
        <w:spacing w:after="0"/>
        <w:jc w:val="both"/>
        <w:rPr>
          <w:rFonts w:ascii="Times New Roman" w:hAnsi="Times New Roman" w:cs="Times New Roman"/>
          <w:color w:val="000000" w:themeColor="text1"/>
          <w:lang w:val="en-US"/>
        </w:rPr>
        <w:sectPr w:rsidR="00755279">
          <w:headerReference w:type="default" r:id="rId17"/>
          <w:type w:val="continuous"/>
          <w:pgSz w:w="11906" w:h="16838"/>
          <w:pgMar w:top="1440" w:right="1080" w:bottom="1440" w:left="1080" w:header="851" w:footer="709" w:gutter="0"/>
          <w:pgNumType w:start="2"/>
          <w:cols w:num="2" w:space="708"/>
          <w:docGrid w:linePitch="360"/>
        </w:sectPr>
      </w:pPr>
    </w:p>
    <w:p w14:paraId="14A74966" w14:textId="77777777" w:rsidR="00755279" w:rsidRDefault="00755279">
      <w:pPr>
        <w:tabs>
          <w:tab w:val="left" w:pos="6030"/>
        </w:tabs>
        <w:spacing w:after="0"/>
        <w:jc w:val="both"/>
        <w:rPr>
          <w:rFonts w:ascii="Times New Roman" w:hAnsi="Times New Roman" w:cs="Times New Roman"/>
          <w:color w:val="000000" w:themeColor="text1"/>
          <w:lang w:val="en-US"/>
        </w:rPr>
        <w:sectPr w:rsidR="00755279">
          <w:type w:val="continuous"/>
          <w:pgSz w:w="11906" w:h="16838"/>
          <w:pgMar w:top="1440" w:right="1080" w:bottom="1440" w:left="1080" w:header="851" w:footer="709" w:gutter="0"/>
          <w:pgNumType w:start="201"/>
          <w:cols w:space="708"/>
          <w:docGrid w:linePitch="360"/>
        </w:sectPr>
      </w:pPr>
    </w:p>
    <w:p w14:paraId="70B78DF7" w14:textId="77777777" w:rsidR="00755279" w:rsidRDefault="00B21901">
      <w:pPr>
        <w:pStyle w:val="Heading1"/>
        <w:numPr>
          <w:ilvl w:val="0"/>
          <w:numId w:val="0"/>
        </w:numPr>
        <w:spacing w:before="0" w:after="0" w:line="276" w:lineRule="auto"/>
        <w:jc w:val="both"/>
        <w:rPr>
          <w:b/>
          <w:sz w:val="22"/>
          <w:szCs w:val="22"/>
        </w:rPr>
      </w:pPr>
      <w:r>
        <w:rPr>
          <w:b/>
          <w:sz w:val="22"/>
          <w:szCs w:val="22"/>
          <w:lang w:val="id-ID"/>
        </w:rPr>
        <w:t>PENDAHULUAN</w:t>
      </w:r>
    </w:p>
    <w:p w14:paraId="4CE8206C" w14:textId="77777777" w:rsidR="00D81FBD" w:rsidRPr="00D81FBD" w:rsidRDefault="00D81FBD" w:rsidP="00D81FBD">
      <w:pPr>
        <w:widowControl w:val="0"/>
        <w:autoSpaceDE w:val="0"/>
        <w:autoSpaceDN w:val="0"/>
        <w:spacing w:before="36" w:after="0"/>
        <w:ind w:left="140" w:right="152" w:firstLine="710"/>
        <w:jc w:val="both"/>
        <w:rPr>
          <w:rFonts w:ascii="Times New Roman" w:hAnsi="Times New Roman" w:cs="Times New Roman"/>
          <w:lang w:val="id"/>
        </w:rPr>
      </w:pPr>
      <w:bookmarkStart w:id="2" w:name="_Hlk85480614"/>
      <w:r w:rsidRPr="00D81FBD">
        <w:rPr>
          <w:rFonts w:ascii="Times New Roman" w:hAnsi="Times New Roman" w:cs="Times New Roman"/>
          <w:lang w:val="id"/>
        </w:rPr>
        <w:t>Perjalanan panjang bangsa Indonesia dalam menciptakan sistem berkeadilan sosial terus diwaris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nila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uhu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iste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keadil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ilik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cakup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ua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pert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adil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perole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kse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 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aya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 fasilita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puni. Problematisasi pendidikan selalu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hadapk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da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enuh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kses,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istem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urangny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ntusiasme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syarakat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sekolah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Collins","given":"Denis","non-dropping-particle":"","parse-names":false,"suffix":""}],"container-title":"Jurnal Pendidikan Ilmu Sosial","id":"ITEM-1","issued":{"date-parts":[["2011"]]},"title":"Paulo Friere : Kehidupan, Karya dan Pemikiran. Yogyakarta : Komunitas Indonesia melalui Demokrasi, HAM dan Masyarakat Madani","type":"article-journal"},"uris":["http://www.mendeley.com/documents/?uuid=43bc3494-2af0-488d-8f7b-7d5316e8a189"]}],"mendeley":{"formattedCitation":"(Collins, 2011)","plainTextFormattedCitation":"(Collins, 2011)","previouslyFormattedCitation":"(Collins, 2011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Collins, 2011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lah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tu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faktor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dasari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l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sebut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alah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rmasalah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ekonomi,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iay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kolah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hal dan atribut pendidikan yang harus dibeli membuat sebagian masyarakat yang berpenghasilan rend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ilih bekerja daripada sekolah. Jaminan pendidikan untuk warga negara belum sepenuhnya terealisas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engan baik, faktanya banyak ditemukan bahwa sebagian masyarakat berpenghasilan rendah memilih bekerj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 memenuhi kebutuhan sehari-hari. Hal ini merupakan pekerjaan rumah bagi negara untuk mengentas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miskin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lah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tunya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alui</w:t>
      </w:r>
      <w:r w:rsidRPr="00D81FBD">
        <w:rPr>
          <w:rFonts w:ascii="Times New Roman" w:hAnsi="Times New Roman" w:cs="Times New Roman"/>
          <w:spacing w:val="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.</w:t>
      </w:r>
    </w:p>
    <w:p w14:paraId="00309CA4" w14:textId="77777777" w:rsidR="00D81FBD" w:rsidRPr="00D81FBD" w:rsidRDefault="00D81FBD" w:rsidP="00D81FBD">
      <w:pPr>
        <w:widowControl w:val="0"/>
        <w:autoSpaceDE w:val="0"/>
        <w:autoSpaceDN w:val="0"/>
        <w:spacing w:before="202" w:after="0"/>
        <w:ind w:left="140" w:right="151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Pada dasarnya, pendidikan di Indonesia menjadi milik dan hak setiap warga negara tanpa tekecuali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k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warga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rupakan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suatu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peroleh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telah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aksanakan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jib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bagai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warga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k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dapatkan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gajaran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lah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cantum dalam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sal 31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yat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1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2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UD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1945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hw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“tiap-tiap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warg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ha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dapat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”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Ole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enanya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“Pemerint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usahakan dan menyelenggarakan satu sistem pengajaran Nasional, yang diatur dengan undang-undang”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Kariadi","given":"Dodik","non-dropping-particle":"","parse-names":false,"suffix":""}],"id":"ITEM-1","issued":{"date-parts":[["2017"]]},"publisher":"Graha Ilmu","publisher-place":"Jakarta","title":"Menciptakan Generasi yang Berwawasan Global Berkarakter Lokal Melaui Harmonisasi Nilai Kosmopolitan dan Nasionalisme Dalam Pembelajaran","type":"book"},"uris":["http://www.mendeley.com/documents/?uuid=5fc48348-f1f9-47b7-837b-1cce1e6954af"]}],"mendeley":{"formattedCitation":"(Kariadi, 2017)","plainTextFormattedCitation":"(Kariadi, 2017)","previouslyFormattedCitation":"(Kariadi, 2017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Kariadi, 2017)</w:t>
      </w:r>
      <w:r w:rsidRPr="00D81FBD">
        <w:rPr>
          <w:rFonts w:ascii="Times New Roman" w:hAnsi="Times New Roman" w:cs="Times New Roman"/>
          <w:lang w:val="id"/>
        </w:rPr>
        <w:fldChar w:fldCharType="end"/>
      </w:r>
    </w:p>
    <w:p w14:paraId="63F5E50A" w14:textId="77777777" w:rsidR="00D81FBD" w:rsidRPr="00D81FBD" w:rsidRDefault="00D81FBD" w:rsidP="00D81FBD">
      <w:pPr>
        <w:widowControl w:val="0"/>
        <w:autoSpaceDE w:val="0"/>
        <w:autoSpaceDN w:val="0"/>
        <w:spacing w:before="199" w:after="0"/>
        <w:ind w:left="140" w:right="149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Selai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tu,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urut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UD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1945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uat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cita-cita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yebutk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hwa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alah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k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gala bangsa. Memajukan pendidikan telah lama diperjuangkan oleh pejuang kemerdekaan Indonesia. Jik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mbali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d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istorisitas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zam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jajahan,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ny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isa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akses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oleh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um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wan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luarga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yang memiliki </w:t>
      </w:r>
      <w:r w:rsidRPr="00D81FBD">
        <w:rPr>
          <w:rFonts w:ascii="Times New Roman" w:hAnsi="Times New Roman" w:cs="Times New Roman"/>
          <w:i/>
          <w:lang w:val="id"/>
        </w:rPr>
        <w:t xml:space="preserve">privillege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Collins","given":"Denis","non-dropping-particle":"","parse-names":false,"suffix":""}],"container-title":"Jurnal Pendidikan Ilmu Sosial","id":"ITEM-1","issued":{"date-parts":[["2011"]]},"title":"Paulo Friere : Kehidupan, Karya dan Pemikiran. Yogyakarta : Komunitas Indonesia melalui Demokrasi, HAM dan Masyarakat Madani","type":"article-journal"},"uris":["http://www.mendeley.com/documents/?uuid=43bc3494-2af0-488d-8f7b-7d5316e8a189"]}],"mendeley":{"formattedCitation":"(Collins, 2011)","plainTextFormattedCitation":"(Collins, 2011)","previouslyFormattedCitation":"(Collins, 2011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Collins, 2011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 Banyak bangsa Indonesia yang berjuang demi mendapatkan akse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, meskipun harus belajar secara diam-diam. Usaha ini tidak terhenti, pendidikan mulai menjad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riorita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perjuang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ole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berap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oko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l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er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umbangsi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memajuk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pendidik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Indonesia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ialah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oetomo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ewat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dirinya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udi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tomo.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dirinya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ud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tomo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jadi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wal bagi tumbuhnya semangat belajar bangsa Indonesia. Yang tidak kalah penting ialah perjuangan Ki Haja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ewantoro dalam memberikan pengajaran yang setara tanpa diskriminasi, serta menanamkan nilai-nilai bud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kerti untuk membentuk karakter bangsa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Astriani","given":"C","non-dropping-particle":"","parse-names":false,"suffix":""}],"container-title":"Jurnal Penelitian Ilmu Sosial","id":"ITEM-1","issue":"No. 6","issued":{"date-parts":[["2018"]]},"title":"Pemikiran Ki Hajar Dewantoro dalam Mewujudkan Sekolah Inklusif sebagai Bangsa. Konstruksi Sosial","type":"article-journal","volume":"Vol. 1"},"uris":["http://www.mendeley.com/documents/?uuid=bbbdb12f-a146-4263-a6b0-89c8e1055024"]}],"mendeley":{"formattedCitation":"(Astriani, 2018)","plainTextFormattedCitation":"(Astriani, 2018)","previouslyFormattedCitation":"(Astriani, 2018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Astriani, 2018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 Dasar dari kemajuan bangsa berasal dari gagas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fundamental yang memberikan kesempatan bagi siapa saja untuk memperoleh pendidikan tanpa memand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atar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lakang,</w:t>
      </w:r>
      <w:r w:rsidRPr="00D81FBD">
        <w:rPr>
          <w:rFonts w:ascii="Times New Roman" w:hAnsi="Times New Roman" w:cs="Times New Roman"/>
          <w:spacing w:val="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uku,</w:t>
      </w:r>
      <w:r w:rsidRPr="00D81FBD">
        <w:rPr>
          <w:rFonts w:ascii="Times New Roman" w:hAnsi="Times New Roman" w:cs="Times New Roman"/>
          <w:spacing w:val="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gama,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ra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kebudayaannya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Collins","given":"Denis","non-dropping-particle":"","parse-names":false,"suffix":""}],"container-title":"Jurnal Pendidikan Ilmu Sosial","id":"ITEM-1","issued":{"date-parts":[["2011"]]},"title":"Paulo Friere : Kehidupan, Karya dan Pemikiran. Yogyakarta : Komunitas Indonesia melalui Demokrasi, HAM dan Masyarakat Madani","type":"article-journal"},"uris":["http://www.mendeley.com/documents/?uuid=43bc3494-2af0-488d-8f7b-7d5316e8a189"]}],"mendeley":{"formattedCitation":"(Collins, 2011)","plainTextFormattedCitation":"(Collins, 2011)","previouslyFormattedCitation":"(Collins, 2011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Collins, 2011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</w:p>
    <w:p w14:paraId="6B60A9F1" w14:textId="77777777" w:rsidR="00D81FBD" w:rsidRPr="00D81FBD" w:rsidRDefault="00D81FBD" w:rsidP="00D81FBD">
      <w:pPr>
        <w:widowControl w:val="0"/>
        <w:autoSpaceDE w:val="0"/>
        <w:autoSpaceDN w:val="0"/>
        <w:spacing w:before="201" w:after="0"/>
        <w:ind w:left="140" w:right="148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Suatu negara bisa maju dan bermartabat apabila memiliki sumber daya manusia yang ber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 memiliki karakter. Penanaman karakter bangsa bisa di tanamkan melalui pengamalan nilai-nilai luhu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upun melalui pendidikan. Secara tidak langsung, pendidikan bisa disebut sebagai kunci untuk menuju masa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epan bangsa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ebih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ik.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lah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tu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paya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lakukan pemerintah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entuk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akter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alah</w:t>
      </w:r>
      <w:r w:rsidRPr="00D81FBD">
        <w:rPr>
          <w:rFonts w:ascii="Times New Roman" w:hAnsi="Times New Roman" w:cs="Times New Roman"/>
          <w:spacing w:val="1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alui</w:t>
      </w:r>
      <w:r w:rsidRPr="00D81FBD">
        <w:rPr>
          <w:rFonts w:ascii="Times New Roman" w:hAnsi="Times New Roman" w:cs="Times New Roman"/>
          <w:spacing w:val="1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belajaran</w:t>
      </w:r>
      <w:r w:rsidRPr="00D81FBD">
        <w:rPr>
          <w:rFonts w:ascii="Times New Roman" w:hAnsi="Times New Roman" w:cs="Times New Roman"/>
          <w:spacing w:val="1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.</w:t>
      </w:r>
      <w:r w:rsidRPr="00D81FBD">
        <w:rPr>
          <w:rFonts w:ascii="Times New Roman" w:hAnsi="Times New Roman" w:cs="Times New Roman"/>
          <w:spacing w:val="2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1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lah</w:t>
      </w:r>
      <w:r w:rsidRPr="00D81FBD">
        <w:rPr>
          <w:rFonts w:ascii="Times New Roman" w:hAnsi="Times New Roman" w:cs="Times New Roman"/>
          <w:spacing w:val="1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da</w:t>
      </w:r>
      <w:r w:rsidRPr="00D81FBD">
        <w:rPr>
          <w:rFonts w:ascii="Times New Roman" w:hAnsi="Times New Roman" w:cs="Times New Roman"/>
          <w:spacing w:val="1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jak</w:t>
      </w:r>
      <w:r w:rsidRPr="00D81FBD">
        <w:rPr>
          <w:rFonts w:ascii="Times New Roman" w:hAnsi="Times New Roman" w:cs="Times New Roman"/>
          <w:spacing w:val="1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ama</w:t>
      </w:r>
    </w:p>
    <w:p w14:paraId="76646DB2" w14:textId="77777777" w:rsidR="00D81FBD" w:rsidRPr="00D81FBD" w:rsidRDefault="00D81FBD" w:rsidP="00D81FBD">
      <w:pPr>
        <w:widowControl w:val="0"/>
        <w:autoSpaceDE w:val="0"/>
        <w:autoSpaceDN w:val="0"/>
        <w:spacing w:after="0"/>
        <w:jc w:val="both"/>
        <w:rPr>
          <w:rFonts w:ascii="Times New Roman" w:hAnsi="Times New Roman" w:cs="Times New Roman"/>
          <w:lang w:val="id"/>
        </w:rPr>
        <w:sectPr w:rsidR="00D81FBD" w:rsidRPr="00D81FBD">
          <w:type w:val="continuous"/>
          <w:pgSz w:w="11910" w:h="16840"/>
          <w:pgMar w:top="1360" w:right="920" w:bottom="1380" w:left="940" w:header="720" w:footer="720" w:gutter="0"/>
          <w:cols w:space="720"/>
        </w:sectPr>
      </w:pPr>
    </w:p>
    <w:p w14:paraId="05D13C48" w14:textId="77777777" w:rsidR="00D81FBD" w:rsidRPr="00D81FBD" w:rsidRDefault="00D81FBD" w:rsidP="00D81FBD">
      <w:pPr>
        <w:widowControl w:val="0"/>
        <w:autoSpaceDE w:val="0"/>
        <w:autoSpaceDN w:val="0"/>
        <w:spacing w:before="6" w:after="0" w:line="240" w:lineRule="auto"/>
        <w:rPr>
          <w:rFonts w:ascii="Times New Roman" w:hAnsi="Times New Roman" w:cs="Times New Roman"/>
          <w:sz w:val="16"/>
          <w:lang w:val="id"/>
        </w:rPr>
      </w:pPr>
    </w:p>
    <w:p w14:paraId="470237F3" w14:textId="77777777" w:rsidR="00D81FBD" w:rsidRPr="00D81FBD" w:rsidRDefault="00D81FBD" w:rsidP="00D81FBD">
      <w:pPr>
        <w:widowControl w:val="0"/>
        <w:autoSpaceDE w:val="0"/>
        <w:autoSpaceDN w:val="0"/>
        <w:spacing w:before="92" w:after="0"/>
        <w:ind w:left="140" w:right="152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dan menjadi mata pelajaran wajib untuk bangsa agar memahami nilai-nilai luhur bangsa. Akan tetapi 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rkembangannya, pendidikan kewarganegaraan masuk dalam pembelajaran yang kurang diminati khususny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enerasi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da sekarang.</w:t>
      </w:r>
    </w:p>
    <w:p w14:paraId="3B293C0C" w14:textId="77777777" w:rsidR="00D81FBD" w:rsidRPr="00D81FBD" w:rsidRDefault="00D81FBD" w:rsidP="00D81FBD">
      <w:pPr>
        <w:widowControl w:val="0"/>
        <w:autoSpaceDE w:val="0"/>
        <w:autoSpaceDN w:val="0"/>
        <w:spacing w:before="198" w:after="0"/>
        <w:ind w:left="140" w:right="150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lalu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bahas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at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rgantian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urikulum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gar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depannya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i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si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pertahankan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dasar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urikulu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ingkat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tu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(KTSP)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t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lajar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 kewarganegaraan diajarkan mulai dari Sekolah Dasar. Selanjutnya, mata pelajaran ini dianggap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diri sendiri dan tidak tergabung dalam rumpun ilmu sosial (IPS). Perombakan kurikulum yang menyangkut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 kewarganegaraan salah satunya bertujuan untuk menghindari sistem pemerintah yang otoriter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bab, pendidikan kewarganegaraan merupakan pembelajaran dasar yang membentuk karakter dan moralita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uatu bangsa Indonesia. Karakter bangsa inilah yang selanjutnya menjadi tonggak bagi kemajuan bangsa 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nya.</w:t>
      </w:r>
    </w:p>
    <w:bookmarkEnd w:id="2"/>
    <w:p w14:paraId="4219C82B" w14:textId="77777777" w:rsidR="00755279" w:rsidRDefault="00755279" w:rsidP="00430F50">
      <w:pPr>
        <w:spacing w:after="0" w:line="360" w:lineRule="auto"/>
        <w:jc w:val="both"/>
        <w:rPr>
          <w:rFonts w:ascii="Times New Roman" w:hAnsi="Times New Roman" w:cs="Times New Roman"/>
          <w:color w:val="000000"/>
        </w:rPr>
      </w:pPr>
    </w:p>
    <w:p w14:paraId="7220E6DF" w14:textId="77777777" w:rsidR="00755279" w:rsidRDefault="00B21901">
      <w:pPr>
        <w:spacing w:after="0" w:line="36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METODE </w:t>
      </w:r>
    </w:p>
    <w:p w14:paraId="636CBB19" w14:textId="77777777" w:rsidR="00D81FBD" w:rsidRPr="00D81FBD" w:rsidRDefault="00D81FBD" w:rsidP="00D81FBD">
      <w:pPr>
        <w:widowControl w:val="0"/>
        <w:autoSpaceDE w:val="0"/>
        <w:autoSpaceDN w:val="0"/>
        <w:spacing w:before="126" w:after="0"/>
        <w:ind w:left="140" w:right="151" w:firstLine="720"/>
        <w:jc w:val="both"/>
        <w:rPr>
          <w:rFonts w:ascii="Times New Roman" w:hAnsi="Times New Roman" w:cs="Times New Roman"/>
          <w:lang w:val="id"/>
        </w:rPr>
      </w:pPr>
      <w:bookmarkStart w:id="3" w:name="_Hlk85480680"/>
      <w:r w:rsidRPr="00D81FBD">
        <w:rPr>
          <w:rFonts w:ascii="Times New Roman" w:hAnsi="Times New Roman" w:cs="Times New Roman"/>
          <w:lang w:val="id"/>
        </w:rPr>
        <w:t>Penelitian ini menggunakan metode penelitian kualitatif studi pustaka. Dalam penelitiannya, penuli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anfaat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uku-buku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iteratur-literatu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baga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umbe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formas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kalig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obje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elitiannya dapat menghasilkan informasi berupa catatan dan data deskriptif yang ada pada teks yang a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teliti. Hal ini untuk mendapatkan informasi terkait pendidikan kewarganegaraan dan implementasinya dalam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entu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akter bangsa sesua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nila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uhur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 yakn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ncasila.</w:t>
      </w:r>
    </w:p>
    <w:bookmarkEnd w:id="3"/>
    <w:p w14:paraId="7265CBD7" w14:textId="77777777" w:rsidR="00D81FBD" w:rsidRDefault="00D81FBD" w:rsidP="00D81FBD">
      <w:pPr>
        <w:pStyle w:val="BodyText"/>
        <w:tabs>
          <w:tab w:val="left" w:pos="426"/>
        </w:tabs>
        <w:spacing w:after="0"/>
        <w:jc w:val="both"/>
        <w:rPr>
          <w:rFonts w:ascii="Times New Roman" w:hAnsi="Times New Roman" w:cs="Times New Roman"/>
        </w:rPr>
      </w:pPr>
    </w:p>
    <w:p w14:paraId="4BF1E9B2" w14:textId="77777777" w:rsidR="00755279" w:rsidRDefault="00755279">
      <w:pPr>
        <w:spacing w:after="0" w:line="360" w:lineRule="auto"/>
        <w:ind w:firstLine="567"/>
        <w:jc w:val="both"/>
        <w:rPr>
          <w:rFonts w:ascii="Times New Roman" w:hAnsi="Times New Roman" w:cs="Times New Roman"/>
        </w:rPr>
      </w:pPr>
    </w:p>
    <w:p w14:paraId="1A9F2343" w14:textId="4AE92A48" w:rsidR="00755279" w:rsidRDefault="00B21901">
      <w:pPr>
        <w:spacing w:after="0" w:line="36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HASIL DAN PEMBAHASAN </w:t>
      </w:r>
    </w:p>
    <w:p w14:paraId="34A1A39F" w14:textId="77777777" w:rsidR="00D81FBD" w:rsidRPr="00D81FBD" w:rsidRDefault="00D81FBD" w:rsidP="00D81FBD">
      <w:pPr>
        <w:widowControl w:val="0"/>
        <w:autoSpaceDE w:val="0"/>
        <w:autoSpaceDN w:val="0"/>
        <w:spacing w:before="126" w:after="0"/>
        <w:ind w:left="140" w:right="155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spacing w:val="-1"/>
          <w:lang w:val="id"/>
        </w:rPr>
        <w:t>Menurut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UU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Sistem</w:t>
      </w:r>
      <w:r w:rsidRPr="00D81FBD">
        <w:rPr>
          <w:rFonts w:ascii="Times New Roman" w:hAnsi="Times New Roman" w:cs="Times New Roman"/>
          <w:spacing w:val="-15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Pendidik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asional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o.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20</w:t>
      </w:r>
      <w:r w:rsidRPr="00D81FBD">
        <w:rPr>
          <w:rFonts w:ascii="Times New Roman" w:hAnsi="Times New Roman" w:cs="Times New Roman"/>
          <w:spacing w:val="-1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ahun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2003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yatak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hwa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rupakan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saha sadar dan terencana untuk mewujudkan suasana belajar dan proses pembelajaran yang secara aktif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embangkan potensi diri agar memiliki kekuatan keagamaan, pengendalian diri, kepribadian, kecerdasan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khlak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lia,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rta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terampilan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miliki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ole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rinya,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syarakat, bangsa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Budiutomo","given":"","non-dropping-particle":"","parse-names":false,"suffix":""}],"id":"ITEM-1","issued":{"date-parts":[["2013"]]},"publisher":"Academy","title":"Pendidikan Kewarganegaraan dalam Membentuk Karakter Bangsa","type":"book"},"uris":["http://www.mendeley.com/documents/?uuid=8bbef9a2-1b93-482f-93cc-f82b2cf62c2d"]}],"mendeley":{"formattedCitation":"(Budiutomo, 2013)","plainTextFormattedCitation":"(Budiutomo, 2013)","previouslyFormattedCitation":"(Budiutomo, 2013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Budiutomo, 2013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  <w:r w:rsidRPr="00D81FBD">
        <w:rPr>
          <w:rFonts w:ascii="Times New Roman" w:hAnsi="Times New Roman" w:cs="Times New Roman"/>
          <w:spacing w:val="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idak hanya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tu,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alah kebutuhan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sar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 wajib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miliki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ole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tiap warga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.</w:t>
      </w:r>
    </w:p>
    <w:p w14:paraId="380EC7C1" w14:textId="77777777" w:rsidR="00D81FBD" w:rsidRPr="00D81FBD" w:rsidRDefault="00D81FBD" w:rsidP="00D81FBD">
      <w:pPr>
        <w:widowControl w:val="0"/>
        <w:autoSpaceDE w:val="0"/>
        <w:autoSpaceDN w:val="0"/>
        <w:spacing w:before="202" w:after="0"/>
        <w:ind w:left="140" w:right="153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spacing w:val="-1"/>
          <w:lang w:val="id"/>
        </w:rPr>
        <w:t>Negara-negara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unia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menempatkan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pendidikan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bagai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faktor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entu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ajukan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sejahteraan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majuan negara. Kualitas pendidikan yang baik diyakini bisa membawa perubahan dan kemajuan bagi suatu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negara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Collins","given":"Denis","non-dropping-particle":"","parse-names":false,"suffix":""}],"container-title":"Jurnal Pendidikan Ilmu Sosial","id":"ITEM-1","issued":{"date-parts":[["2011"]]},"title":"Paulo Friere : Kehidupan, Karya dan Pemikiran. Yogyakarta : Komunitas Indonesia melalui Demokrasi, HAM dan Masyarakat Madani","type":"article-journal"},"uris":["http://www.mendeley.com/documents/?uuid=43bc3494-2af0-488d-8f7b-7d5316e8a189"]}],"mendeley":{"formattedCitation":"(Collins, 2011)","plainTextFormattedCitation":"(Collins, 2011)","previouslyFormattedCitation":"(Collins, 2011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Collins, 2011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 Maka dari itu, setiap negara akan berusaha menciptakan sistem pendidikan yang bai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gi rakyatnya. Masing-masing negara telah merancang sistem pendidikan yang disesuaikan dengan nila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budayaan dan sumbe daya manusianya (rakyatnya). Melalui hal ini, sistem pendidikan bisa mengarah pad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bentukan kualitas daripada kuantitas. Dalam konteks makro, tujuan pendidikan yang ingin dicapai suatu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 adalah menciptakan konsensus dan menjadikan warga negaranya berpengetahuan luas, berkarakter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bertanggung jawab pada hidupnya dan negaranya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Anisah","given":"Siti","non-dropping-particle":"","parse-names":false,"suffix":""}],"id":"ITEM-1","issued":{"date-parts":[["2018"]]},"title":"Optimalisasi Peran Keluarga dan Sekolah sebagai Basis Penguatan Apiru dan Pustaka Pelajar","type":"book"},"uris":["http://www.mendeley.com/documents/?uuid=742b7cb7-14c4-426a-9558-a1154eecd003"]}],"mendeley":{"formattedCitation":"(Anisah, 2018)","plainTextFormattedCitation":"(Anisah, 2018)","previouslyFormattedCitation":"(Anisah, 2018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Anisah, 2018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 Nilai-nilai tersebut juga menjadi tujuan bagi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dang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rintis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.</w:t>
      </w:r>
    </w:p>
    <w:p w14:paraId="2A120B69" w14:textId="77777777" w:rsidR="00D81FBD" w:rsidRPr="00D81FBD" w:rsidRDefault="00D81FBD" w:rsidP="00E318AA">
      <w:pPr>
        <w:widowControl w:val="0"/>
        <w:autoSpaceDE w:val="0"/>
        <w:autoSpaceDN w:val="0"/>
        <w:spacing w:before="200" w:after="0" w:line="240" w:lineRule="auto"/>
        <w:jc w:val="both"/>
        <w:outlineLvl w:val="0"/>
        <w:rPr>
          <w:rFonts w:ascii="Times New Roman" w:hAnsi="Times New Roman" w:cs="Times New Roman"/>
          <w:b/>
          <w:bCs/>
          <w:lang w:val="id"/>
        </w:rPr>
      </w:pPr>
      <w:r w:rsidRPr="00D81FBD">
        <w:rPr>
          <w:rFonts w:ascii="Times New Roman" w:hAnsi="Times New Roman" w:cs="Times New Roman"/>
          <w:b/>
          <w:bCs/>
          <w:lang w:val="id"/>
        </w:rPr>
        <w:t>Dampak</w:t>
      </w:r>
      <w:r w:rsidRPr="00D81FBD">
        <w:rPr>
          <w:rFonts w:ascii="Times New Roman" w:hAnsi="Times New Roman" w:cs="Times New Roman"/>
          <w:b/>
          <w:bCs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b/>
          <w:bCs/>
          <w:lang w:val="id"/>
        </w:rPr>
        <w:t>Globalisasi</w:t>
      </w:r>
      <w:r w:rsidRPr="00D81FBD">
        <w:rPr>
          <w:rFonts w:ascii="Times New Roman" w:hAnsi="Times New Roman" w:cs="Times New Roman"/>
          <w:b/>
          <w:bCs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b/>
          <w:bCs/>
          <w:lang w:val="id"/>
        </w:rPr>
        <w:t>terhadap</w:t>
      </w:r>
      <w:r w:rsidRPr="00D81FBD">
        <w:rPr>
          <w:rFonts w:ascii="Times New Roman" w:hAnsi="Times New Roman" w:cs="Times New Roman"/>
          <w:b/>
          <w:bCs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b/>
          <w:bCs/>
          <w:lang w:val="id"/>
        </w:rPr>
        <w:t>Pendidikan</w:t>
      </w:r>
    </w:p>
    <w:p w14:paraId="114C7BE3" w14:textId="77777777" w:rsidR="00D81FBD" w:rsidRPr="00D81FBD" w:rsidRDefault="00D81FBD" w:rsidP="00D81FBD">
      <w:pPr>
        <w:widowControl w:val="0"/>
        <w:autoSpaceDE w:val="0"/>
        <w:autoSpaceDN w:val="0"/>
        <w:spacing w:before="7" w:after="0" w:line="240" w:lineRule="auto"/>
        <w:rPr>
          <w:rFonts w:ascii="Times New Roman" w:hAnsi="Times New Roman" w:cs="Times New Roman"/>
          <w:b/>
          <w:sz w:val="20"/>
          <w:lang w:val="id"/>
        </w:rPr>
      </w:pPr>
    </w:p>
    <w:p w14:paraId="3E39648B" w14:textId="77777777" w:rsidR="00D81FBD" w:rsidRPr="00D81FBD" w:rsidRDefault="00D81FBD" w:rsidP="00D81FBD">
      <w:pPr>
        <w:widowControl w:val="0"/>
        <w:autoSpaceDE w:val="0"/>
        <w:autoSpaceDN w:val="0"/>
        <w:spacing w:after="0"/>
        <w:ind w:left="140" w:right="150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rupa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inda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fundamental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implementas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alu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rbuat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yentuh akar kehidupan dan menciptakan jiwa kemanusiaan. Perkembangan teknologi dan informasi dalam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era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globalisasi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adalah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tantangan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ciptakan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umanis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anpa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inggalkan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 luhur bangsa. Dampak perkembangan zaman tidak bisa pungkiri bisa menganc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erapan nilai-nilai luhur bangsa dalam sistem pendidikan Indonesia. Kemajuan tekonologi dan informas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langsung</w:t>
      </w:r>
      <w:r w:rsidRPr="00D81FBD">
        <w:rPr>
          <w:rFonts w:ascii="Times New Roman" w:hAnsi="Times New Roman" w:cs="Times New Roman"/>
          <w:spacing w:val="2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cara</w:t>
      </w:r>
      <w:r w:rsidRPr="00D81FBD">
        <w:rPr>
          <w:rFonts w:ascii="Times New Roman" w:hAnsi="Times New Roman" w:cs="Times New Roman"/>
          <w:spacing w:val="1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cepat</w:t>
      </w:r>
      <w:r w:rsidRPr="00D81FBD">
        <w:rPr>
          <w:rFonts w:ascii="Times New Roman" w:hAnsi="Times New Roman" w:cs="Times New Roman"/>
          <w:spacing w:val="2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1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ransparan</w:t>
      </w:r>
      <w:r w:rsidRPr="00D81FBD">
        <w:rPr>
          <w:rFonts w:ascii="Times New Roman" w:hAnsi="Times New Roman" w:cs="Times New Roman"/>
          <w:spacing w:val="2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hingga</w:t>
      </w:r>
      <w:r w:rsidRPr="00D81FBD">
        <w:rPr>
          <w:rFonts w:ascii="Times New Roman" w:hAnsi="Times New Roman" w:cs="Times New Roman"/>
          <w:spacing w:val="1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isa</w:t>
      </w:r>
      <w:r w:rsidRPr="00D81FBD">
        <w:rPr>
          <w:rFonts w:ascii="Times New Roman" w:hAnsi="Times New Roman" w:cs="Times New Roman"/>
          <w:spacing w:val="1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akses</w:t>
      </w:r>
      <w:r w:rsidRPr="00D81FBD">
        <w:rPr>
          <w:rFonts w:ascii="Times New Roman" w:hAnsi="Times New Roman" w:cs="Times New Roman"/>
          <w:spacing w:val="2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iapa</w:t>
      </w:r>
      <w:r w:rsidRPr="00D81FBD">
        <w:rPr>
          <w:rFonts w:ascii="Times New Roman" w:hAnsi="Times New Roman" w:cs="Times New Roman"/>
          <w:spacing w:val="1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ja,</w:t>
      </w:r>
      <w:r w:rsidRPr="00D81FBD">
        <w:rPr>
          <w:rFonts w:ascii="Times New Roman" w:hAnsi="Times New Roman" w:cs="Times New Roman"/>
          <w:spacing w:val="1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idak</w:t>
      </w:r>
      <w:r w:rsidRPr="00D81FBD">
        <w:rPr>
          <w:rFonts w:ascii="Times New Roman" w:hAnsi="Times New Roman" w:cs="Times New Roman"/>
          <w:spacing w:val="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andang</w:t>
      </w:r>
      <w:r w:rsidRPr="00D81FBD">
        <w:rPr>
          <w:rFonts w:ascii="Times New Roman" w:hAnsi="Times New Roman" w:cs="Times New Roman"/>
          <w:spacing w:val="1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mur</w:t>
      </w:r>
      <w:r w:rsidRPr="00D81FBD">
        <w:rPr>
          <w:rFonts w:ascii="Times New Roman" w:hAnsi="Times New Roman" w:cs="Times New Roman"/>
          <w:spacing w:val="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1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las</w:t>
      </w:r>
    </w:p>
    <w:p w14:paraId="3AD3015D" w14:textId="77777777" w:rsidR="00D81FBD" w:rsidRPr="00D81FBD" w:rsidRDefault="00D81FBD" w:rsidP="00D81FBD">
      <w:pPr>
        <w:widowControl w:val="0"/>
        <w:autoSpaceDE w:val="0"/>
        <w:autoSpaceDN w:val="0"/>
        <w:spacing w:after="0"/>
        <w:jc w:val="both"/>
        <w:rPr>
          <w:rFonts w:ascii="Times New Roman" w:hAnsi="Times New Roman" w:cs="Times New Roman"/>
          <w:lang w:val="id"/>
        </w:rPr>
        <w:sectPr w:rsidR="00D81FBD" w:rsidRPr="00D81FBD" w:rsidSect="00D81FBD">
          <w:headerReference w:type="default" r:id="rId18"/>
          <w:footerReference w:type="default" r:id="rId19"/>
          <w:type w:val="continuous"/>
          <w:pgSz w:w="11910" w:h="16840"/>
          <w:pgMar w:top="1380" w:right="920" w:bottom="1400" w:left="940" w:header="864" w:footer="1218" w:gutter="0"/>
          <w:pgNumType w:start="3"/>
          <w:cols w:space="720"/>
        </w:sectPr>
      </w:pPr>
    </w:p>
    <w:p w14:paraId="4BE81098" w14:textId="77777777" w:rsidR="00D81FBD" w:rsidRPr="00D81FBD" w:rsidRDefault="00D81FBD" w:rsidP="00D81FBD">
      <w:pPr>
        <w:widowControl w:val="0"/>
        <w:autoSpaceDE w:val="0"/>
        <w:autoSpaceDN w:val="0"/>
        <w:spacing w:before="6" w:after="0" w:line="240" w:lineRule="auto"/>
        <w:rPr>
          <w:rFonts w:ascii="Times New Roman" w:hAnsi="Times New Roman" w:cs="Times New Roman"/>
          <w:sz w:val="16"/>
          <w:lang w:val="id"/>
        </w:rPr>
      </w:pPr>
    </w:p>
    <w:p w14:paraId="20D17FD2" w14:textId="77777777" w:rsidR="00D81FBD" w:rsidRPr="00D81FBD" w:rsidRDefault="00D81FBD" w:rsidP="00D81FBD">
      <w:pPr>
        <w:widowControl w:val="0"/>
        <w:autoSpaceDE w:val="0"/>
        <w:autoSpaceDN w:val="0"/>
        <w:spacing w:before="92" w:after="0" w:line="273" w:lineRule="auto"/>
        <w:ind w:left="140" w:right="161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spacing w:val="-1"/>
          <w:lang w:val="id"/>
        </w:rPr>
        <w:t>sosial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spacing w:val="-1"/>
          <w:lang w:val="id"/>
        </w:rPr>
        <w:instrText>ADDIN CSL_CITATION {"citationItems":[{"id":"ITEM-1","itemData":{"author":[{"dropping-particle":"","family":"Budiutomo","given":"","non-dropping-particle":"","parse-names":false,"suffix":""}],"id":"ITEM-1","issued":{"date-parts":[["2013"]]},"publisher":"Academy","title":"Pendidikan Kewarganegaraan dalam Membentuk Karakter Bangsa","type":"book"},"uris":["http://www.mendeley.com/documents/?uuid=8bbef9a2-1b93-482f-93cc-f82b2cf62c2d"]}],"mendeley":{"formattedCitation":"(Budiutomo, 2013)","plainTextFormattedCitation":"(Budiutomo, 2013)","previouslyFormattedCitation":"(Budiutomo, 2013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spacing w:val="-1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spacing w:val="-1"/>
          <w:lang w:val="id"/>
        </w:rPr>
        <w:t>(Budiutomo, 2013)</w:t>
      </w:r>
      <w:r w:rsidRPr="00D81FBD">
        <w:rPr>
          <w:rFonts w:ascii="Times New Roman" w:hAnsi="Times New Roman" w:cs="Times New Roman"/>
          <w:spacing w:val="-1"/>
          <w:lang w:val="id"/>
        </w:rPr>
        <w:fldChar w:fldCharType="end"/>
      </w:r>
      <w:r w:rsidRPr="00D81FBD">
        <w:rPr>
          <w:rFonts w:ascii="Times New Roman" w:hAnsi="Times New Roman" w:cs="Times New Roman"/>
          <w:spacing w:val="-1"/>
          <w:lang w:val="id"/>
        </w:rPr>
        <w:t>.</w:t>
      </w:r>
      <w:r w:rsidRPr="00D81FBD">
        <w:rPr>
          <w:rFonts w:ascii="Times New Roman" w:hAnsi="Times New Roman" w:cs="Times New Roman"/>
          <w:spacing w:val="-15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Muncul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kekhawatir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</w:t>
      </w:r>
      <w:r w:rsidRPr="00D81FBD">
        <w:rPr>
          <w:rFonts w:ascii="Times New Roman" w:hAnsi="Times New Roman" w:cs="Times New Roman"/>
          <w:spacing w:val="-1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syarakat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hwa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maju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knolog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idak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imbangi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ole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umber daya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nusia yang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puni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kan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imbulkan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mpa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tif.</w:t>
      </w:r>
    </w:p>
    <w:p w14:paraId="202164A5" w14:textId="77777777" w:rsidR="00D81FBD" w:rsidRPr="00D81FBD" w:rsidRDefault="00D81FBD" w:rsidP="00D81FBD">
      <w:pPr>
        <w:widowControl w:val="0"/>
        <w:autoSpaceDE w:val="0"/>
        <w:autoSpaceDN w:val="0"/>
        <w:spacing w:before="206" w:after="0"/>
        <w:ind w:left="140" w:right="154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Keresahan masyarakat beralasan setelah munculnya tindakan amoral dan anarkisme yang meresah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ingkungan masyarakat. Pelaku tindakan tersebut ialah generasi muda, hal ini membuat miris sekelompo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syarakat. Bahwasanya generasi muda merupakan penerus bangsa. Problematisasi ini bisa dikatakan sebagai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gagalan sistem pendidikan. Perkembangan zaman yang semakin pesat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lum sepenuhnya diantisipasi ole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istem pendidikan Indonesia. Sistem pendidikan yang dibuat Pemerintah belum siap menerima perubahan 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maju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konologi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lebi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si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tinggal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aju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umbe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y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nusianya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ciptakan generasi penerus bangsa di era globalisasi dan krisis multidimensional membutuhkan kerja keras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r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mu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iha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i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embag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erintahan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luarga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fokuskan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da implementas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nilai</w:t>
      </w:r>
      <w:r w:rsidRPr="00D81FBD">
        <w:rPr>
          <w:rFonts w:ascii="Times New Roman" w:hAnsi="Times New Roman" w:cs="Times New Roman"/>
          <w:spacing w:val="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uhur bangsa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suai</w:t>
      </w:r>
      <w:r w:rsidRPr="00D81FBD">
        <w:rPr>
          <w:rFonts w:ascii="Times New Roman" w:hAnsi="Times New Roman" w:cs="Times New Roman"/>
          <w:spacing w:val="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ncasila.</w:t>
      </w:r>
    </w:p>
    <w:p w14:paraId="3C1EE11D" w14:textId="77777777" w:rsidR="00D81FBD" w:rsidRPr="00D81FBD" w:rsidRDefault="00D81FBD" w:rsidP="00D81FBD">
      <w:pPr>
        <w:widowControl w:val="0"/>
        <w:autoSpaceDE w:val="0"/>
        <w:autoSpaceDN w:val="0"/>
        <w:spacing w:before="199" w:after="0"/>
        <w:ind w:left="140" w:right="151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Tantangan globalisasi menjadi tugas bersama baik lembaga pemerintahan, pendidikan, masyarakat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upun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luarga.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l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tam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wajib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pertahank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alah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budaya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olidaritas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 melawan dampak negatif dari globalisasi. Untuk mempertahankan nilai budaya, solidaritas dan karakte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butuh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rancang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ajar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implementas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hidup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negara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laksana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car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elaboratif agar generasi muda bisa dengan mudah menyerap nilai-nilai yang diajarkan. Selain itu, 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ajar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pada generasi</w:t>
      </w:r>
      <w:r w:rsidRPr="00D81FBD">
        <w:rPr>
          <w:rFonts w:ascii="Times New Roman" w:hAnsi="Times New Roman" w:cs="Times New Roman"/>
          <w:spacing w:val="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da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din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ngkin.</w:t>
      </w:r>
    </w:p>
    <w:p w14:paraId="07AEE0D8" w14:textId="77777777" w:rsidR="00D81FBD" w:rsidRPr="00D81FBD" w:rsidRDefault="00D81FBD" w:rsidP="00E318AA">
      <w:pPr>
        <w:widowControl w:val="0"/>
        <w:autoSpaceDE w:val="0"/>
        <w:autoSpaceDN w:val="0"/>
        <w:spacing w:before="202" w:after="0" w:line="240" w:lineRule="auto"/>
        <w:jc w:val="both"/>
        <w:outlineLvl w:val="0"/>
        <w:rPr>
          <w:rFonts w:ascii="Times New Roman" w:hAnsi="Times New Roman" w:cs="Times New Roman"/>
          <w:b/>
          <w:bCs/>
          <w:lang w:val="id"/>
        </w:rPr>
      </w:pPr>
      <w:r w:rsidRPr="00D81FBD">
        <w:rPr>
          <w:rFonts w:ascii="Times New Roman" w:hAnsi="Times New Roman" w:cs="Times New Roman"/>
          <w:b/>
          <w:bCs/>
          <w:lang w:val="id"/>
        </w:rPr>
        <w:t>Peran</w:t>
      </w:r>
      <w:r w:rsidRPr="00D81FBD">
        <w:rPr>
          <w:rFonts w:ascii="Times New Roman" w:hAnsi="Times New Roman" w:cs="Times New Roman"/>
          <w:b/>
          <w:bCs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b/>
          <w:bCs/>
          <w:lang w:val="id"/>
        </w:rPr>
        <w:t>Pendidikan</w:t>
      </w:r>
      <w:r w:rsidRPr="00D81FBD">
        <w:rPr>
          <w:rFonts w:ascii="Times New Roman" w:hAnsi="Times New Roman" w:cs="Times New Roman"/>
          <w:b/>
          <w:bCs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b/>
          <w:bCs/>
          <w:lang w:val="id"/>
        </w:rPr>
        <w:t>Kewarganegaraan</w:t>
      </w:r>
    </w:p>
    <w:p w14:paraId="5AF460A2" w14:textId="77777777" w:rsidR="00D81FBD" w:rsidRPr="00D81FBD" w:rsidRDefault="00D81FBD" w:rsidP="00D81FBD">
      <w:pPr>
        <w:widowControl w:val="0"/>
        <w:autoSpaceDE w:val="0"/>
        <w:autoSpaceDN w:val="0"/>
        <w:spacing w:before="6" w:after="0" w:line="240" w:lineRule="auto"/>
        <w:rPr>
          <w:rFonts w:ascii="Times New Roman" w:hAnsi="Times New Roman" w:cs="Times New Roman"/>
          <w:b/>
          <w:sz w:val="20"/>
          <w:lang w:val="id"/>
        </w:rPr>
      </w:pPr>
    </w:p>
    <w:p w14:paraId="6C2C2075" w14:textId="77777777" w:rsidR="00D81FBD" w:rsidRPr="00D81FBD" w:rsidRDefault="00D81FBD" w:rsidP="00D81FBD">
      <w:pPr>
        <w:widowControl w:val="0"/>
        <w:autoSpaceDE w:val="0"/>
        <w:autoSpaceDN w:val="0"/>
        <w:spacing w:after="0"/>
        <w:ind w:left="140" w:right="151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Pendidikan kewarganegaraan telah banyak dibahas, pendidikan ini mengkaji aspek-aspek kenegaraan sepert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i/>
          <w:lang w:val="id"/>
        </w:rPr>
        <w:t xml:space="preserve">rule of law </w:t>
      </w:r>
      <w:r w:rsidRPr="00D81FBD">
        <w:rPr>
          <w:rFonts w:ascii="Times New Roman" w:hAnsi="Times New Roman" w:cs="Times New Roman"/>
          <w:lang w:val="id"/>
        </w:rPr>
        <w:t>(peraturan hukum), proses demokrasi, konstitusi dan hak asasi manusia. Aspek penting 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angkat dalam pendidikan kewarganegaraan ialah menciptakan warga negara menjadi manusia yang baik dan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bermartabat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Yusra","given":"Dhoni","non-dropping-particle":"","parse-names":false,"suffix":""}],"id":"ITEM-1","issued":{"date-parts":[["2006"]]},"title":"Membangun Karakter dan Kepribadian Melalui Pendidikan","type":"book"},"uris":["http://www.mendeley.com/documents/?uuid=cac79e94-cb06-4532-ad27-0bfa8f776ec1"]}],"mendeley":{"formattedCitation":"(Yusra, 2006)","plainTextFormattedCitation":"(Yusra, 2006)","previouslyFormattedCitation":"(Yusra, 2006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Yusra, 2006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 Pendidikan kewarganegaraan merupakan disiplin ilmu yang wajib diikuti secar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dar 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aktif agar nilai-nilai di dalamnya bisa diimplementasikan dalam kehidupan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Sudirman","given":"P ; Dewi","non-dropping-particle":"","parse-names":false,"suffix":""}],"id":"ITEM-1","issued":{"date-parts":[["2021"]]},"publisher":"Drepublish","publisher-place":"Yogyakarta","title":"Pendidikan Kewarganegaraan Dalam Upaya Membangun Karakter","type":"book"},"uris":["http://www.mendeley.com/documents/?uuid=7d2ea2a2-5af1-4da5-90e4-2cf23eab5d36"]}],"mendeley":{"formattedCitation":"(Sudirman, 2021)","plainTextFormattedCitation":"(Sudirman, 2021)","previouslyFormattedCitation":"(Sudirman, 2021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Sudirman, 2021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erintah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dang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persiapk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enerasi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da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mpu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saing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eng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-bangsa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ain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 memajukan negaranya. Pencapaian kualitas sumber daya manusia diupayakan melalui pemerata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mua wilayah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.</w:t>
      </w:r>
    </w:p>
    <w:p w14:paraId="73E62123" w14:textId="77777777" w:rsidR="00D81FBD" w:rsidRPr="00D81FBD" w:rsidRDefault="00D81FBD" w:rsidP="00D81FBD">
      <w:pPr>
        <w:widowControl w:val="0"/>
        <w:autoSpaceDE w:val="0"/>
        <w:autoSpaceDN w:val="0"/>
        <w:spacing w:before="198" w:after="0"/>
        <w:ind w:left="140" w:right="159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dasark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da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rjuang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lah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ahirk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kuat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uar biasa baik secara fisik maupun non fisik. Perjuangan ini dilandasi wawasan dan kesadaran bangsa sebagai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bukti kecintaan pada tanah air yang berpegang teguh pada nilai-nilai Pancasila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Monteiro","given":"J.","non-dropping-particle":"","parse-names":false,"suffix":""}],"id":"ITEM-1","issued":{"date-parts":[["2015"]]},"title":"Pendidikan Kewarganegaraan : Perjuangan Membentuk Karakter Bangsa.","type":"book"},"uris":["http://www.mendeley.com/documents/?uuid=168c24ef-2aa2-43a4-acfc-c5d57fc54691"]}],"mendeley":{"formattedCitation":"(Monteiro, 2015)","plainTextFormattedCitation":"(Monteiro, 2015)","previouslyFormattedCitation":"(Monteiro, 2015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Monteiro, 2015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 Kunci dar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pendidikan kewarganegaraan ialah untuk membantu olah pikir, hati dan karsa pada generasi muda </w:t>
      </w:r>
      <w:r w:rsidRPr="00D81FBD">
        <w:rPr>
          <w:rFonts w:ascii="Times New Roman" w:hAnsi="Times New Roman" w:cs="Times New Roman"/>
        </w:rPr>
        <w:fldChar w:fldCharType="begin" w:fldLock="1"/>
      </w:r>
      <w:r w:rsidRPr="00D81FBD">
        <w:rPr>
          <w:rFonts w:ascii="Times New Roman" w:hAnsi="Times New Roman" w:cs="Times New Roman"/>
        </w:rPr>
        <w:instrText>ADDIN CSL_CITATION {"citationItems":[{"id":"ITEM-1","itemData":{"author":[{"dropping-particle":"","family":"Astriani","given":"C","non-dropping-particle":"","parse-names":false,"suffix":""}],"container-title":"Jurnal Penelitian Ilmu Sosial","id":"ITEM-1","issue":"No. 6","issued":{"date-parts":[["2018"]]},"title":"Pemikiran Ki Hajar Dewantoro dalam Mewujudkan Sekolah Inklusif sebagai Bangsa. Konstruksi Sosial","type":"article-journal","volume":"Vol. 1"},"uris":["http://www.mendeley.com/documents/?uuid=bbbdb12f-a146-4263-a6b0-89c8e1055024"]}],"mendeley":{"formattedCitation":"(Astriani, 2018)","plainTextFormattedCitation":"(Astriani, 2018)","previouslyFormattedCitation":"(Astriani, 2018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</w:rPr>
        <w:fldChar w:fldCharType="separate"/>
      </w:r>
      <w:r w:rsidRPr="00D81FBD">
        <w:rPr>
          <w:rFonts w:ascii="Times New Roman" w:hAnsi="Times New Roman" w:cs="Times New Roman"/>
          <w:noProof/>
        </w:rPr>
        <w:t>(Astriani, 2018)</w:t>
      </w:r>
      <w:r w:rsidRPr="00D81FBD">
        <w:rPr>
          <w:rFonts w:ascii="Times New Roman" w:hAnsi="Times New Roman" w:cs="Times New Roman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</w:p>
    <w:p w14:paraId="5E9226A3" w14:textId="77777777" w:rsidR="00D81FBD" w:rsidRPr="00D81FBD" w:rsidRDefault="00D81FBD" w:rsidP="00D81FBD">
      <w:pPr>
        <w:widowControl w:val="0"/>
        <w:autoSpaceDE w:val="0"/>
        <w:autoSpaceDN w:val="0"/>
        <w:spacing w:before="202" w:after="0"/>
        <w:ind w:left="140" w:right="152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Mekanisme pengajaran pendidikan kewarganegaraan disesuaikan dengan kurikulum yang telebih dulu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 atur oleh Kementrian Pendidikan dan Kebudayaan RI. Mekanisme pengajaran pendidikan kewarganegaraan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imula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an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iinias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oleh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lembaga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pendidikan.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utama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embaga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tingkat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sar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kn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D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(Sekolah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asar).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Sekolah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dalah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mpat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entuk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“makhluk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ru”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kni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nak-anak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dik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arahkan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 menemukan bakat dan jati dirinya. Selain itu, lembaga sekolah berperan penting dalam menanam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nilai moral kepada anak-anak agar menjadi pribadi yang berkarakter (Ritzer, 2011)r. Maksud berkarakter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sini ialah anak-anak sudah dibekali nilai dan prinsip moral untuk dijadikan pegangan dalam menjalan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hidup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masyarakat.</w:t>
      </w:r>
    </w:p>
    <w:p w14:paraId="27E11CD9" w14:textId="77777777" w:rsidR="00D81FBD" w:rsidRPr="00D81FBD" w:rsidRDefault="00D81FBD" w:rsidP="00D81FBD">
      <w:pPr>
        <w:widowControl w:val="0"/>
        <w:autoSpaceDE w:val="0"/>
        <w:autoSpaceDN w:val="0"/>
        <w:spacing w:before="203" w:after="0" w:line="273" w:lineRule="auto"/>
        <w:ind w:left="140" w:right="152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Dalam mengajar pendidikan kewarganegaraan tentu membutuhkan interaksi antara guru dan murid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teraksi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i</w:t>
      </w:r>
      <w:r w:rsidRPr="00D81FBD">
        <w:rPr>
          <w:rFonts w:ascii="Times New Roman" w:hAnsi="Times New Roman" w:cs="Times New Roman"/>
          <w:spacing w:val="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maksudkan</w:t>
      </w:r>
      <w:r w:rsidRPr="00D81FBD">
        <w:rPr>
          <w:rFonts w:ascii="Times New Roman" w:hAnsi="Times New Roman" w:cs="Times New Roman"/>
          <w:spacing w:val="5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</w:t>
      </w:r>
      <w:r w:rsidRPr="00D81FBD">
        <w:rPr>
          <w:rFonts w:ascii="Times New Roman" w:hAnsi="Times New Roman" w:cs="Times New Roman"/>
          <w:spacing w:val="5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angun</w:t>
      </w:r>
      <w:r w:rsidRPr="00D81FBD">
        <w:rPr>
          <w:rFonts w:ascii="Times New Roman" w:hAnsi="Times New Roman" w:cs="Times New Roman"/>
          <w:spacing w:val="5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uasana</w:t>
      </w:r>
      <w:r w:rsidRPr="00D81FBD">
        <w:rPr>
          <w:rFonts w:ascii="Times New Roman" w:hAnsi="Times New Roman" w:cs="Times New Roman"/>
          <w:spacing w:val="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lajar</w:t>
      </w:r>
      <w:r w:rsidRPr="00D81FBD">
        <w:rPr>
          <w:rFonts w:ascii="Times New Roman" w:hAnsi="Times New Roman" w:cs="Times New Roman"/>
          <w:spacing w:val="5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ajar</w:t>
      </w:r>
      <w:r w:rsidRPr="00D81FBD">
        <w:rPr>
          <w:rFonts w:ascii="Times New Roman" w:hAnsi="Times New Roman" w:cs="Times New Roman"/>
          <w:spacing w:val="5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5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yenangkan</w:t>
      </w:r>
      <w:r w:rsidRPr="00D81FBD">
        <w:rPr>
          <w:rFonts w:ascii="Times New Roman" w:hAnsi="Times New Roman" w:cs="Times New Roman"/>
          <w:spacing w:val="5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anpa</w:t>
      </w:r>
    </w:p>
    <w:p w14:paraId="021C7E50" w14:textId="77777777" w:rsidR="00D81FBD" w:rsidRPr="00D81FBD" w:rsidRDefault="00D81FBD" w:rsidP="00D81FBD">
      <w:pPr>
        <w:widowControl w:val="0"/>
        <w:autoSpaceDE w:val="0"/>
        <w:autoSpaceDN w:val="0"/>
        <w:spacing w:after="0" w:line="273" w:lineRule="auto"/>
        <w:jc w:val="both"/>
        <w:rPr>
          <w:rFonts w:ascii="Times New Roman" w:hAnsi="Times New Roman" w:cs="Times New Roman"/>
          <w:lang w:val="id"/>
        </w:rPr>
        <w:sectPr w:rsidR="00D81FBD" w:rsidRPr="00D81FBD">
          <w:pgSz w:w="11910" w:h="16840"/>
          <w:pgMar w:top="1380" w:right="920" w:bottom="1460" w:left="940" w:header="864" w:footer="1218" w:gutter="0"/>
          <w:cols w:space="720"/>
        </w:sectPr>
      </w:pPr>
    </w:p>
    <w:p w14:paraId="1A266F7F" w14:textId="77777777" w:rsidR="00D81FBD" w:rsidRPr="00D81FBD" w:rsidRDefault="00D81FBD" w:rsidP="00D81FBD">
      <w:pPr>
        <w:widowControl w:val="0"/>
        <w:autoSpaceDE w:val="0"/>
        <w:autoSpaceDN w:val="0"/>
        <w:spacing w:before="6" w:after="0" w:line="240" w:lineRule="auto"/>
        <w:rPr>
          <w:rFonts w:ascii="Times New Roman" w:hAnsi="Times New Roman" w:cs="Times New Roman"/>
          <w:sz w:val="16"/>
          <w:lang w:val="id"/>
        </w:rPr>
      </w:pPr>
    </w:p>
    <w:p w14:paraId="4F9029F7" w14:textId="77777777" w:rsidR="00D81FBD" w:rsidRPr="00D81FBD" w:rsidRDefault="00D81FBD" w:rsidP="00D81FBD">
      <w:pPr>
        <w:widowControl w:val="0"/>
        <w:autoSpaceDE w:val="0"/>
        <w:autoSpaceDN w:val="0"/>
        <w:spacing w:before="92" w:after="0"/>
        <w:ind w:left="140" w:right="155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menimbul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ksakan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i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uru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upu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rid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ilik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onsens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i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implementas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nila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ajar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alu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1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spacing w:val="1"/>
          <w:lang w:val="id"/>
        </w:rPr>
        <w:instrText>ADDIN CSL_CITATION {"citationItems":[{"id":"ITEM-1","itemData":{"author":[{"dropping-particle":"","family":"Yusra","given":"Dhoni","non-dropping-particle":"","parse-names":false,"suffix":""}],"id":"ITEM-1","issued":{"date-parts":[["2006"]]},"title":"Membangun Karakter dan Kepribadian Melalui Pendidikan","type":"book"},"uris":["http://www.mendeley.com/documents/?uuid=cac79e94-cb06-4532-ad27-0bfa8f776ec1"]}],"mendeley":{"formattedCitation":"(Yusra, 2006)","plainTextFormattedCitation":"(Yusra, 2006)","previouslyFormattedCitation":"(Yusra, 2006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spacing w:val="1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spacing w:val="1"/>
          <w:lang w:val="id"/>
        </w:rPr>
        <w:t>(Yusra, 2006)</w:t>
      </w:r>
      <w:r w:rsidRPr="00D81FBD">
        <w:rPr>
          <w:rFonts w:ascii="Times New Roman" w:hAnsi="Times New Roman" w:cs="Times New Roman"/>
          <w:spacing w:val="1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mplementas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belajarannya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uru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is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integras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nila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t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lajar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guna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hasa 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d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 mengert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ole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rid. Selanjutnya, guru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er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conto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derhana dari penanaman nilai tersebut. Seperti halnya, mengajarkan anak untuk saling tolong menolong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hormati orang yang lebih tua, dan menanamkan nilai toleransi sejak dini. Nilai yang diimplementas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alui tindakan langsung akan mudah dimengerti anak-anak, sehingga ada kecenderungan bagi mereka untuk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ingat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menirunya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Collins","given":"Denis","non-dropping-particle":"","parse-names":false,"suffix":""}],"container-title":"Jurnal Pendidikan Ilmu Sosial","id":"ITEM-1","issued":{"date-parts":[["2011"]]},"title":"Paulo Friere : Kehidupan, Karya dan Pemikiran. Yogyakarta : Komunitas Indonesia melalui Demokrasi, HAM dan Masyarakat Madani","type":"article-journal"},"uris":["http://www.mendeley.com/documents/?uuid=43bc3494-2af0-488d-8f7b-7d5316e8a189"]}],"mendeley":{"formattedCitation":"(Collins, 2011)","plainTextFormattedCitation":"(Collins, 2011)","previouslyFormattedCitation":"(Collins, 2011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Collins, 2011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</w:p>
    <w:p w14:paraId="68A6B681" w14:textId="77777777" w:rsidR="00D81FBD" w:rsidRPr="00D81FBD" w:rsidRDefault="00D81FBD" w:rsidP="00D81FBD">
      <w:pPr>
        <w:widowControl w:val="0"/>
        <w:autoSpaceDE w:val="0"/>
        <w:autoSpaceDN w:val="0"/>
        <w:spacing w:before="198" w:after="0"/>
        <w:ind w:left="140" w:right="150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spacing w:val="-1"/>
          <w:lang w:val="id"/>
        </w:rPr>
        <w:t>Lembaga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sekolah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merupak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sarana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utama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erik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gajar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g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nak-anak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omitme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i ha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sepakat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embaga sekol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gar anak-ana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dapat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wawas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bangsaan dan nilai-nilai luhur bangsa. Selain itu, pendidikan kewarganegaraan harus menjadi basis untu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guatan moralitas anak-anak. Pasalnya, seiring bekermbangnya zaman, moralitas menjadi nilai yang kabu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ge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ole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lobalisas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hingga per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ngat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butuh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halau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mpak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tif dar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rus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lobalisasi.</w:t>
      </w:r>
    </w:p>
    <w:p w14:paraId="5EB46188" w14:textId="77777777" w:rsidR="00D81FBD" w:rsidRPr="00D81FBD" w:rsidRDefault="00D81FBD" w:rsidP="00D81FBD">
      <w:pPr>
        <w:widowControl w:val="0"/>
        <w:autoSpaceDE w:val="0"/>
        <w:autoSpaceDN w:val="0"/>
        <w:spacing w:before="204" w:after="0"/>
        <w:ind w:left="140" w:right="152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spacing w:val="-1"/>
          <w:lang w:val="id"/>
        </w:rPr>
        <w:t>Pada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asarnya,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pemaham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yang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iperoleh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nak-anak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angkat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ri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istem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percayaan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yakini,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citra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ri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rta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biasaan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ingkupinya.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pengaruhi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ola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ikir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cara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atasi permasahalan di kehidupan sehari-hari, sehingga mengantarkan anak untuk berani mengambil 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bertanggung jawab atas keputusan yang diambil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Monteiro","given":"J.","non-dropping-particle":"","parse-names":false,"suffix":""}],"id":"ITEM-1","issued":{"date-parts":[["2015"]]},"title":"Pendidikan Kewarganegaraan : Perjuangan Membentuk Karakter Bangsa.","type":"book"},"uris":["http://www.mendeley.com/documents/?uuid=168c24ef-2aa2-43a4-acfc-c5d57fc54691"]}],"mendeley":{"formattedCitation":"(Monteiro, 2015)","plainTextFormattedCitation":"(Monteiro, 2015)","previouslyFormattedCitation":"(Monteiro, 2015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Monteiro, 2015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 Selain itu, pendidikan kewarganegara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iliki peran dalam mentransfer nilai kebudayaan dan perdamaian dimana nilai tersebut harus direkulturas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belajar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Rekulturas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nila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enda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capa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al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rdamaian,</w:t>
      </w:r>
      <w:r w:rsidRPr="00D81FBD">
        <w:rPr>
          <w:rFonts w:ascii="Times New Roman" w:hAnsi="Times New Roman" w:cs="Times New Roman"/>
          <w:spacing w:val="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sasi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nusia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bangunan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kelanjutan.</w:t>
      </w:r>
    </w:p>
    <w:p w14:paraId="490E831C" w14:textId="77777777" w:rsidR="00D81FBD" w:rsidRPr="00D81FBD" w:rsidRDefault="00D81FBD" w:rsidP="00D81FBD">
      <w:pPr>
        <w:widowControl w:val="0"/>
        <w:autoSpaceDE w:val="0"/>
        <w:autoSpaceDN w:val="0"/>
        <w:spacing w:before="196" w:after="0"/>
        <w:ind w:left="140" w:right="151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Pendidikan kewarganegaraan pada anak sekolah dasar diharapkan mampu menjadi fondasi bagi 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umbuh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mangat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bhineka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g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jad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warg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r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 sangat luas tidak hanya mengamalkan nilai Pancasila tetapi juga tentang demokrasi, bel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negara, nasionalisme dan membentuk karakter penerus bangsa Indonesia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Kariadi","given":"Dodik","non-dropping-particle":"","parse-names":false,"suffix":""}],"id":"ITEM-1","issued":{"date-parts":[["2017"]]},"publisher":"Graha Ilmu","publisher-place":"Jakarta","title":"Menciptakan Generasi yang Berwawasan Global Berkarakter Lokal Melaui Harmonisasi Nilai Kosmopolitan dan Nasionalisme Dalam Pembelajaran","type":"book"},"uris":["http://www.mendeley.com/documents/?uuid=5fc48348-f1f9-47b7-837b-1cce1e6954af"]}],"mendeley":{"formattedCitation":"(Kariadi, 2017)","plainTextFormattedCitation":"(Kariadi, 2017)","previouslyFormattedCitation":"(Kariadi, 2017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Kariadi, 2017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 Lembaga sekol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menjadi basis dan </w:t>
      </w:r>
      <w:r w:rsidRPr="00D81FBD">
        <w:rPr>
          <w:rFonts w:ascii="Times New Roman" w:hAnsi="Times New Roman" w:cs="Times New Roman"/>
          <w:i/>
          <w:lang w:val="id"/>
        </w:rPr>
        <w:t>leading sector</w:t>
      </w:r>
      <w:r w:rsidRPr="00D81FBD">
        <w:rPr>
          <w:rFonts w:ascii="Times New Roman" w:hAnsi="Times New Roman" w:cs="Times New Roman"/>
          <w:lang w:val="id"/>
        </w:rPr>
        <w:t>s yang harus menjaga komitmen untuk menjadi fasilitator, pemecah masal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dan mencotohkan komitmen untuk menciptakan generasi yang memegang nilai-nilai luhur bangsa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Anisah","given":"Siti","non-dropping-particle":"","parse-names":false,"suffix":""}],"id":"ITEM-1","issued":{"date-parts":[["2018"]]},"title":"Optimalisasi Peran Keluarga dan Sekolah sebagai Basis Penguatan Apiru dan Pustaka Pelajar","type":"book"},"uris":["http://www.mendeley.com/documents/?uuid=742b7cb7-14c4-426a-9558-a1154eecd003"]}],"mendeley":{"formattedCitation":"(Anisah, 2018)","plainTextFormattedCitation":"(Anisah, 2018)","previouslyFormattedCitation":"(Anisah, 2018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Anisah, 2018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r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harapk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idak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ny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henti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d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bentuk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akter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namun juga menjadikan anak-anak sebagai </w:t>
      </w:r>
      <w:r w:rsidRPr="00D81FBD">
        <w:rPr>
          <w:rFonts w:ascii="Times New Roman" w:hAnsi="Times New Roman" w:cs="Times New Roman"/>
          <w:i/>
          <w:lang w:val="id"/>
        </w:rPr>
        <w:t xml:space="preserve">agent of change </w:t>
      </w:r>
      <w:r w:rsidRPr="00D81FBD">
        <w:rPr>
          <w:rFonts w:ascii="Times New Roman" w:hAnsi="Times New Roman" w:cs="Times New Roman"/>
          <w:lang w:val="id"/>
        </w:rPr>
        <w:t>di lingkungannya. Peranan ini dimaksudkan untuk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cipta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ola pikir anak-ana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ga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mpu menjad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ividu yang bergun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gi dirinya sendiri d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syarakat.</w:t>
      </w:r>
    </w:p>
    <w:p w14:paraId="4CC8A7CE" w14:textId="77777777" w:rsidR="00D81FBD" w:rsidRPr="00D81FBD" w:rsidRDefault="00D81FBD" w:rsidP="00E318AA">
      <w:pPr>
        <w:widowControl w:val="0"/>
        <w:autoSpaceDE w:val="0"/>
        <w:autoSpaceDN w:val="0"/>
        <w:spacing w:before="202" w:after="0" w:line="240" w:lineRule="auto"/>
        <w:jc w:val="both"/>
        <w:outlineLvl w:val="0"/>
        <w:rPr>
          <w:rFonts w:ascii="Times New Roman" w:hAnsi="Times New Roman" w:cs="Times New Roman"/>
          <w:b/>
          <w:bCs/>
          <w:lang w:val="id"/>
        </w:rPr>
      </w:pPr>
      <w:r w:rsidRPr="00D81FBD">
        <w:rPr>
          <w:rFonts w:ascii="Times New Roman" w:hAnsi="Times New Roman" w:cs="Times New Roman"/>
          <w:b/>
          <w:bCs/>
          <w:lang w:val="id"/>
        </w:rPr>
        <w:t>Pembangunan</w:t>
      </w:r>
      <w:r w:rsidRPr="00D81FBD">
        <w:rPr>
          <w:rFonts w:ascii="Times New Roman" w:hAnsi="Times New Roman" w:cs="Times New Roman"/>
          <w:b/>
          <w:bCs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b/>
          <w:bCs/>
          <w:lang w:val="id"/>
        </w:rPr>
        <w:t>Karakter</w:t>
      </w:r>
      <w:r w:rsidRPr="00D81FBD">
        <w:rPr>
          <w:rFonts w:ascii="Times New Roman" w:hAnsi="Times New Roman" w:cs="Times New Roman"/>
          <w:b/>
          <w:bCs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b/>
          <w:bCs/>
          <w:lang w:val="id"/>
        </w:rPr>
        <w:t>Bangsa</w:t>
      </w:r>
      <w:r w:rsidRPr="00D81FBD">
        <w:rPr>
          <w:rFonts w:ascii="Times New Roman" w:hAnsi="Times New Roman" w:cs="Times New Roman"/>
          <w:b/>
          <w:bCs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b/>
          <w:bCs/>
          <w:lang w:val="id"/>
        </w:rPr>
        <w:t>melalui</w:t>
      </w:r>
      <w:r w:rsidRPr="00D81FBD">
        <w:rPr>
          <w:rFonts w:ascii="Times New Roman" w:hAnsi="Times New Roman" w:cs="Times New Roman"/>
          <w:b/>
          <w:bCs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b/>
          <w:bCs/>
          <w:lang w:val="id"/>
        </w:rPr>
        <w:t>Pendidikan Kewarganegaraan</w:t>
      </w:r>
    </w:p>
    <w:p w14:paraId="48DA737C" w14:textId="77777777" w:rsidR="00D81FBD" w:rsidRPr="00D81FBD" w:rsidRDefault="00D81FBD" w:rsidP="00D81FBD">
      <w:pPr>
        <w:widowControl w:val="0"/>
        <w:autoSpaceDE w:val="0"/>
        <w:autoSpaceDN w:val="0"/>
        <w:spacing w:after="0" w:line="240" w:lineRule="auto"/>
        <w:rPr>
          <w:rFonts w:ascii="Times New Roman" w:hAnsi="Times New Roman" w:cs="Times New Roman"/>
          <w:b/>
          <w:sz w:val="21"/>
          <w:lang w:val="id"/>
        </w:rPr>
      </w:pPr>
    </w:p>
    <w:p w14:paraId="7F8D3A3A" w14:textId="77777777" w:rsidR="00D81FBD" w:rsidRPr="00D81FBD" w:rsidRDefault="00D81FBD" w:rsidP="00D81FBD">
      <w:pPr>
        <w:widowControl w:val="0"/>
        <w:autoSpaceDE w:val="0"/>
        <w:autoSpaceDN w:val="0"/>
        <w:spacing w:after="0"/>
        <w:ind w:left="140" w:right="151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Membentuk dan membangun karakter seseorang menjadi lebih baik bukanlah hal yang mudah. Sebab,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tiap orang memiliki latar belakang yang berbeda-beda. Karakter seseorang bisa tebentuk melalui fakto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ternal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upu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eksternal.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Faktor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ternal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dalah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faktor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ncul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ri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seorang,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asal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ri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ikiran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watak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yang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menjad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ciri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khas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sejak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lahir.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Selanjutnya,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faktor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eksternal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bentuk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akter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seorang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tang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ri lingkungan dan melalui pengajaran</w:t>
      </w:r>
      <w:r w:rsidRPr="00D81FBD">
        <w:rPr>
          <w:rFonts w:ascii="Times New Roman" w:hAnsi="Times New Roman" w:cs="Times New Roman"/>
          <w:b/>
          <w:lang w:val="id"/>
        </w:rPr>
        <w:t xml:space="preserve">. </w:t>
      </w:r>
      <w:r w:rsidRPr="00D81FBD">
        <w:rPr>
          <w:rFonts w:ascii="Times New Roman" w:hAnsi="Times New Roman" w:cs="Times New Roman"/>
          <w:lang w:val="id"/>
        </w:rPr>
        <w:t>Faktor eksternal nantinya menjadi penentu pembangunan karakte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seorang. Karakter ini muncul karena pengajaran (melalui sekolah), latihan dan kebiasaan-kebiasaan 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contohkan orang tua maupun guru. Pembentukan karakter tersebut tidak terlepas dari penanaman nilai 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l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peroleh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seorang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tika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empu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kolah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sar.</w:t>
      </w:r>
    </w:p>
    <w:p w14:paraId="67FFCFA2" w14:textId="77777777" w:rsidR="00D81FBD" w:rsidRPr="00D81FBD" w:rsidRDefault="00D81FBD" w:rsidP="00D81FBD">
      <w:pPr>
        <w:widowControl w:val="0"/>
        <w:autoSpaceDE w:val="0"/>
        <w:autoSpaceDN w:val="0"/>
        <w:spacing w:before="198" w:after="0"/>
        <w:ind w:left="140" w:right="152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Sasaram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gembang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akte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ala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umber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y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nusi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sih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utuh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orongan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pembelajaran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mengena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nilai-nilai</w:t>
      </w:r>
      <w:r w:rsidRPr="00D81FBD">
        <w:rPr>
          <w:rFonts w:ascii="Times New Roman" w:hAnsi="Times New Roman" w:cs="Times New Roman"/>
          <w:spacing w:val="-1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uhur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.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tiap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warga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kewajiban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amalkan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nilai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uhur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ik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hidupan bernegara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upu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masyarakat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1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spacing w:val="1"/>
          <w:lang w:val="id"/>
        </w:rPr>
        <w:instrText>ADDIN CSL_CITATION {"citationItems":[{"id":"ITEM-1","itemData":{"author":[{"dropping-particle":"","family":"Anisah","given":"Siti","non-dropping-particle":"","parse-names":false,"suffix":""}],"id":"ITEM-1","issued":{"date-parts":[["2018"]]},"title":"Optimalisasi Peran Keluarga dan Sekolah sebagai Basis Penguatan Apiru dan Pustaka Pelajar","type":"book"},"uris":["http://www.mendeley.com/documents/?uuid=742b7cb7-14c4-426a-9558-a1154eecd003"]}],"mendeley":{"formattedCitation":"(Anisah, 2018)","plainTextFormattedCitation":"(Anisah, 2018)","previouslyFormattedCitation":"(Anisah, 2018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spacing w:val="1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spacing w:val="1"/>
          <w:lang w:val="id"/>
        </w:rPr>
        <w:t>(Anisah, 2018)</w:t>
      </w:r>
      <w:r w:rsidRPr="00D81FBD">
        <w:rPr>
          <w:rFonts w:ascii="Times New Roman" w:hAnsi="Times New Roman" w:cs="Times New Roman"/>
          <w:spacing w:val="1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onteks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</w:p>
    <w:p w14:paraId="5BCD70C3" w14:textId="77777777" w:rsidR="00D81FBD" w:rsidRPr="00D81FBD" w:rsidRDefault="00D81FBD" w:rsidP="00D81FBD">
      <w:pPr>
        <w:widowControl w:val="0"/>
        <w:autoSpaceDE w:val="0"/>
        <w:autoSpaceDN w:val="0"/>
        <w:spacing w:after="0"/>
        <w:jc w:val="both"/>
        <w:rPr>
          <w:rFonts w:ascii="Times New Roman" w:hAnsi="Times New Roman" w:cs="Times New Roman"/>
          <w:lang w:val="id"/>
        </w:rPr>
        <w:sectPr w:rsidR="00D81FBD" w:rsidRPr="00D81FBD">
          <w:pgSz w:w="11910" w:h="16840"/>
          <w:pgMar w:top="1380" w:right="920" w:bottom="1400" w:left="940" w:header="864" w:footer="1218" w:gutter="0"/>
          <w:cols w:space="720"/>
        </w:sectPr>
      </w:pPr>
    </w:p>
    <w:p w14:paraId="736BCCCB" w14:textId="77777777" w:rsidR="00D81FBD" w:rsidRPr="00D81FBD" w:rsidRDefault="00D81FBD" w:rsidP="00D81FBD">
      <w:pPr>
        <w:widowControl w:val="0"/>
        <w:autoSpaceDE w:val="0"/>
        <w:autoSpaceDN w:val="0"/>
        <w:spacing w:before="6" w:after="0" w:line="240" w:lineRule="auto"/>
        <w:rPr>
          <w:rFonts w:ascii="Times New Roman" w:hAnsi="Times New Roman" w:cs="Times New Roman"/>
          <w:sz w:val="16"/>
          <w:lang w:val="id"/>
        </w:rPr>
      </w:pPr>
    </w:p>
    <w:p w14:paraId="099C6D6D" w14:textId="77777777" w:rsidR="00D81FBD" w:rsidRPr="00D81FBD" w:rsidRDefault="00D81FBD" w:rsidP="00D81FBD">
      <w:pPr>
        <w:widowControl w:val="0"/>
        <w:autoSpaceDE w:val="0"/>
        <w:autoSpaceDN w:val="0"/>
        <w:spacing w:before="92" w:after="0"/>
        <w:ind w:left="140" w:right="146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lebih luas, upaya membangun sumber daya manusia yang berkarakter tidak terlepas dari tantangan global yang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aat ini tengah di hadapi Indonesia. Jika anak-anak sekolah dasar bisa mengimplementasikan nilai yang ad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alam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pendidik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kewarganegaraan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melalu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indakan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derhana,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udah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rang</w:t>
      </w:r>
      <w:r w:rsidRPr="00D81FBD">
        <w:rPr>
          <w:rFonts w:ascii="Times New Roman" w:hAnsi="Times New Roman" w:cs="Times New Roman"/>
          <w:spacing w:val="-1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ntu</w:t>
      </w:r>
      <w:r w:rsidRPr="00D81FBD">
        <w:rPr>
          <w:rFonts w:ascii="Times New Roman" w:hAnsi="Times New Roman" w:cs="Times New Roman"/>
          <w:spacing w:val="-1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bagai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enerasi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uda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juga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harus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iliki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ikap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n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beranian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hadapi</w:t>
      </w:r>
      <w:r w:rsidRPr="00D81FBD">
        <w:rPr>
          <w:rFonts w:ascii="Times New Roman" w:hAnsi="Times New Roman" w:cs="Times New Roman"/>
          <w:spacing w:val="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antangan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lobal.</w:t>
      </w:r>
    </w:p>
    <w:p w14:paraId="511EB4CE" w14:textId="77777777" w:rsidR="00D81FBD" w:rsidRPr="00D81FBD" w:rsidRDefault="00D81FBD" w:rsidP="00D81FBD">
      <w:pPr>
        <w:widowControl w:val="0"/>
        <w:autoSpaceDE w:val="0"/>
        <w:autoSpaceDN w:val="0"/>
        <w:spacing w:before="200" w:after="0"/>
        <w:ind w:left="140" w:right="146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Dalam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ndidik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warganegaraan,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antanga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lobal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juga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jadi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spek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isa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unturkan</w:t>
      </w:r>
      <w:r w:rsidRPr="00D81FBD">
        <w:rPr>
          <w:rFonts w:ascii="Times New Roman" w:hAnsi="Times New Roman" w:cs="Times New Roman"/>
          <w:spacing w:val="-9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-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 kebudayan bangsa sendiri. Oleh karenanya, untuk menghadapi hal tersebut Indonesia membutuhk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enerasi penerus bangsa yang memiliki karakter kuat. Agar stigma mengenai kurangnya kepedulian terhadap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 mulai luntur digantikan dengan komitmen menjadi warga negara yang berkarakter. Lebih lanjut, nilai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lam pendidikan kewarganegaraan tidak hanya berisi wawasan nusantara dan nilai budi pekerti, namun jug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gandung nilai profesionalitas, tanggung jawab, dan nilai kesadaran bernegara. Dimana nilai–nilai tersebut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urut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entuk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akter seseorang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jadi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ebih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ik.</w:t>
      </w:r>
    </w:p>
    <w:p w14:paraId="220B243F" w14:textId="77777777" w:rsidR="00D81FBD" w:rsidRPr="00D81FBD" w:rsidRDefault="00D81FBD" w:rsidP="00D81FBD">
      <w:pPr>
        <w:widowControl w:val="0"/>
        <w:autoSpaceDE w:val="0"/>
        <w:autoSpaceDN w:val="0"/>
        <w:spacing w:before="200" w:after="0"/>
        <w:ind w:left="140" w:right="151" w:firstLine="720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Secar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idak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angsung,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gencarny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paya</w:t>
      </w:r>
      <w:r w:rsidRPr="00D81FBD">
        <w:rPr>
          <w:rFonts w:ascii="Times New Roman" w:hAnsi="Times New Roman" w:cs="Times New Roman"/>
          <w:spacing w:val="-7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erintah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untuk</w:t>
      </w:r>
      <w:r w:rsidRPr="00D81FBD">
        <w:rPr>
          <w:rFonts w:ascii="Times New Roman" w:hAnsi="Times New Roman" w:cs="Times New Roman"/>
          <w:spacing w:val="-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angun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akter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uat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olak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ukur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masyarakat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menjadi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berbeda</w:t>
      </w:r>
      <w:r w:rsidRPr="00D81FBD">
        <w:rPr>
          <w:rFonts w:ascii="Times New Roman" w:hAnsi="Times New Roman" w:cs="Times New Roman"/>
          <w:spacing w:val="-14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-1"/>
          <w:lang w:val="id"/>
        </w:rPr>
        <w:t>dalam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lihat</w:t>
      </w:r>
      <w:r w:rsidRPr="00D81FBD">
        <w:rPr>
          <w:rFonts w:ascii="Times New Roman" w:hAnsi="Times New Roman" w:cs="Times New Roman"/>
          <w:spacing w:val="-10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seorang.</w:t>
      </w:r>
      <w:r w:rsidRPr="00D81FBD">
        <w:rPr>
          <w:rFonts w:ascii="Times New Roman" w:hAnsi="Times New Roman" w:cs="Times New Roman"/>
          <w:spacing w:val="3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urang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ebihnya,</w:t>
      </w:r>
      <w:r w:rsidRPr="00D81FBD">
        <w:rPr>
          <w:rFonts w:ascii="Times New Roman" w:hAnsi="Times New Roman" w:cs="Times New Roman"/>
          <w:spacing w:val="-1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asyarakat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andang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indakan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masyarakat didasarkan pada karakter yang ada di dalam diri seseorang. Karakter yang baik sudah tentu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tercermin dari moralitas yang ia tampilkan yakni ukuran baik burknya seseorang tersebut </w:t>
      </w:r>
      <w:r w:rsidRPr="00D81FBD">
        <w:rPr>
          <w:rFonts w:ascii="Times New Roman" w:hAnsi="Times New Roman" w:cs="Times New Roman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lang w:val="id"/>
        </w:rPr>
        <w:instrText>ADDIN CSL_CITATION {"citationItems":[{"id":"ITEM-1","itemData":{"author":[{"dropping-particle":"","family":"Anisah","given":"Siti","non-dropping-particle":"","parse-names":false,"suffix":""}],"id":"ITEM-1","issued":{"date-parts":[["2018"]]},"title":"Optimalisasi Peran Keluarga dan Sekolah sebagai Basis Penguatan Apiru dan Pustaka Pelajar","type":"book"},"uris":["http://www.mendeley.com/documents/?uuid=742b7cb7-14c4-426a-9558-a1154eecd003"]}],"mendeley":{"formattedCitation":"(Anisah, 2018)","plainTextFormattedCitation":"(Anisah, 2018)","previouslyFormattedCitation":"(Anisah, 2018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lang w:val="id"/>
        </w:rPr>
        <w:t>(Anisah, 2018)</w:t>
      </w:r>
      <w:r w:rsidRPr="00D81FBD">
        <w:rPr>
          <w:rFonts w:ascii="Times New Roman" w:hAnsi="Times New Roman" w:cs="Times New Roman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akter seseorang dititik beratkan pada indikator seberapa bermoralkah dia dan seberapa baikkah dia menjadi</w:t>
      </w:r>
      <w:r w:rsidRPr="00D81FBD">
        <w:rPr>
          <w:rFonts w:ascii="Times New Roman" w:hAnsi="Times New Roman" w:cs="Times New Roman"/>
          <w:spacing w:val="-5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warga negara Indonesia. Moralitas menyangkut nilai normati tentang baik buruknya seseorang, nilai ini bis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bentuk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erdasarkan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etentuan-ketentuan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tentu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spacing w:val="2"/>
          <w:lang w:val="id"/>
        </w:rPr>
        <w:fldChar w:fldCharType="begin" w:fldLock="1"/>
      </w:r>
      <w:r w:rsidRPr="00D81FBD">
        <w:rPr>
          <w:rFonts w:ascii="Times New Roman" w:hAnsi="Times New Roman" w:cs="Times New Roman"/>
          <w:spacing w:val="2"/>
          <w:lang w:val="id"/>
        </w:rPr>
        <w:instrText>ADDIN CSL_CITATION {"citationItems":[{"id":"ITEM-1","itemData":{"author":[{"dropping-particle":"","family":"Ritzer","given":"George","non-dropping-particle":"","parse-names":false,"suffix":""}],"container-title":"Jurnal Pancasila dan Kewarganegaraan","id":"ITEM-1","issue":"Vol.1, No.2","issued":{"date-parts":[["2011"]]},"title":"Teori Sosiologi.Yogyakarta: kreasi Kencana Singkawang","type":"article-journal"},"uris":["http://www.mendeley.com/documents/?uuid=d749b343-0201-402a-b8bf-8f229939b779"]}],"mendeley":{"formattedCitation":"(Ritzer, 2011)","plainTextFormattedCitation":"(Ritzer, 2011)","previouslyFormattedCitation":"(Ritzer, 2011)"},"properties":{"noteIndex":0},"schema":"https://github.com/citation-style-language/schema/raw/master/csl-citation.json"}</w:instrText>
      </w:r>
      <w:r w:rsidRPr="00D81FBD">
        <w:rPr>
          <w:rFonts w:ascii="Times New Roman" w:hAnsi="Times New Roman" w:cs="Times New Roman"/>
          <w:spacing w:val="2"/>
          <w:lang w:val="id"/>
        </w:rPr>
        <w:fldChar w:fldCharType="separate"/>
      </w:r>
      <w:r w:rsidRPr="00D81FBD">
        <w:rPr>
          <w:rFonts w:ascii="Times New Roman" w:hAnsi="Times New Roman" w:cs="Times New Roman"/>
          <w:noProof/>
          <w:spacing w:val="2"/>
          <w:lang w:val="id"/>
        </w:rPr>
        <w:t>(Ritzer, 2011)</w:t>
      </w:r>
      <w:r w:rsidRPr="00D81FBD">
        <w:rPr>
          <w:rFonts w:ascii="Times New Roman" w:hAnsi="Times New Roman" w:cs="Times New Roman"/>
          <w:spacing w:val="2"/>
          <w:lang w:val="id"/>
        </w:rPr>
        <w:fldChar w:fldCharType="end"/>
      </w:r>
      <w:r w:rsidRPr="00D81FBD">
        <w:rPr>
          <w:rFonts w:ascii="Times New Roman" w:hAnsi="Times New Roman" w:cs="Times New Roman"/>
          <w:lang w:val="id"/>
        </w:rPr>
        <w:t>.</w:t>
      </w:r>
    </w:p>
    <w:p w14:paraId="207A3D76" w14:textId="77777777" w:rsidR="00D81FBD" w:rsidRPr="00D81FBD" w:rsidRDefault="00D81FBD" w:rsidP="00D81FBD">
      <w:pPr>
        <w:widowControl w:val="0"/>
        <w:autoSpaceDE w:val="0"/>
        <w:autoSpaceDN w:val="0"/>
        <w:spacing w:before="202" w:after="0"/>
        <w:ind w:left="140" w:right="146" w:firstLine="566"/>
        <w:jc w:val="both"/>
        <w:rPr>
          <w:rFonts w:ascii="Times New Roman" w:hAnsi="Times New Roman" w:cs="Times New Roman"/>
          <w:lang w:val="id"/>
        </w:rPr>
      </w:pPr>
      <w:r w:rsidRPr="00D81FBD">
        <w:rPr>
          <w:rFonts w:ascii="Times New Roman" w:hAnsi="Times New Roman" w:cs="Times New Roman"/>
          <w:lang w:val="id"/>
        </w:rPr>
        <w:t>Terdapat hal yang tidak disadari masyarakat bahwa menciptakan warga negara yang baik adalah upaya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emerintah dalam membentuk suatu konsensus yang saling berintegrasi. Dengan latar belakang kebudayaan,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agama, suku bangsa yang berbeda-beda upaya menyatukan ialah melalui pendidikan kewarganegaraan. Nilai-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uhur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-1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mbangu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karakter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seorang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isa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jadikan</w:t>
      </w:r>
      <w:r w:rsidRPr="00D81FBD">
        <w:rPr>
          <w:rFonts w:ascii="Times New Roman" w:hAnsi="Times New Roman" w:cs="Times New Roman"/>
          <w:spacing w:val="-5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eseorang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menjadi</w:t>
      </w:r>
      <w:r w:rsidRPr="00D81FBD">
        <w:rPr>
          <w:rFonts w:ascii="Times New Roman" w:hAnsi="Times New Roman" w:cs="Times New Roman"/>
          <w:spacing w:val="-8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warga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</w:t>
      </w:r>
      <w:r w:rsidRPr="00D81FBD">
        <w:rPr>
          <w:rFonts w:ascii="Times New Roman" w:hAnsi="Times New Roman" w:cs="Times New Roman"/>
          <w:spacing w:val="-6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yang</w:t>
      </w:r>
      <w:r w:rsidRPr="00D81FBD">
        <w:rPr>
          <w:rFonts w:ascii="Times New Roman" w:hAnsi="Times New Roman" w:cs="Times New Roman"/>
          <w:spacing w:val="-5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 xml:space="preserve">baik </w:t>
      </w:r>
      <w:r w:rsidRPr="00D81FBD">
        <w:rPr>
          <w:rFonts w:ascii="Times New Roman" w:hAnsi="Times New Roman" w:cs="Times New Roman"/>
          <w:i/>
          <w:lang w:val="id"/>
        </w:rPr>
        <w:t xml:space="preserve">(good citizen). </w:t>
      </w:r>
      <w:r w:rsidRPr="00D81FBD">
        <w:rPr>
          <w:rFonts w:ascii="Times New Roman" w:hAnsi="Times New Roman" w:cs="Times New Roman"/>
          <w:lang w:val="id"/>
        </w:rPr>
        <w:t>Yang termasuk dalam warga negara yang baik ialah mereka yang menjunjung tinggi nilai-</w:t>
      </w:r>
      <w:r w:rsidRPr="00D81FBD">
        <w:rPr>
          <w:rFonts w:ascii="Times New Roman" w:hAnsi="Times New Roman" w:cs="Times New Roman"/>
          <w:spacing w:val="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ilai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luhur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bangsa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Indonesia,</w:t>
      </w:r>
      <w:r w:rsidRPr="00D81FBD">
        <w:rPr>
          <w:rFonts w:ascii="Times New Roman" w:hAnsi="Times New Roman" w:cs="Times New Roman"/>
          <w:spacing w:val="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terutama pengamalan</w:t>
      </w:r>
      <w:r w:rsidRPr="00D81FBD">
        <w:rPr>
          <w:rFonts w:ascii="Times New Roman" w:hAnsi="Times New Roman" w:cs="Times New Roman"/>
          <w:spacing w:val="-4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sila-sila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i</w:t>
      </w:r>
      <w:r w:rsidRPr="00D81FBD">
        <w:rPr>
          <w:rFonts w:ascii="Times New Roman" w:hAnsi="Times New Roman" w:cs="Times New Roman"/>
          <w:spacing w:val="-3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Pancasila sebagai</w:t>
      </w:r>
      <w:r w:rsidRPr="00D81FBD">
        <w:rPr>
          <w:rFonts w:ascii="Times New Roman" w:hAnsi="Times New Roman" w:cs="Times New Roman"/>
          <w:spacing w:val="2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dasar</w:t>
      </w:r>
      <w:r w:rsidRPr="00D81FBD">
        <w:rPr>
          <w:rFonts w:ascii="Times New Roman" w:hAnsi="Times New Roman" w:cs="Times New Roman"/>
          <w:spacing w:val="-1"/>
          <w:lang w:val="id"/>
        </w:rPr>
        <w:t xml:space="preserve"> </w:t>
      </w:r>
      <w:r w:rsidRPr="00D81FBD">
        <w:rPr>
          <w:rFonts w:ascii="Times New Roman" w:hAnsi="Times New Roman" w:cs="Times New Roman"/>
          <w:lang w:val="id"/>
        </w:rPr>
        <w:t>negara.</w:t>
      </w:r>
    </w:p>
    <w:p w14:paraId="1BD186DB" w14:textId="77777777" w:rsidR="00755279" w:rsidRDefault="00755279" w:rsidP="00E318AA">
      <w:pPr>
        <w:spacing w:after="120"/>
        <w:jc w:val="both"/>
        <w:rPr>
          <w:rFonts w:ascii="Times New Roman" w:hAnsi="Times New Roman" w:cs="Times New Roman"/>
        </w:rPr>
      </w:pPr>
    </w:p>
    <w:p w14:paraId="502F4072" w14:textId="77777777" w:rsidR="00755279" w:rsidRDefault="00B21901">
      <w:pPr>
        <w:spacing w:after="0"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lang w:val="en-US"/>
        </w:rPr>
        <w:t>KESIMPULAN</w:t>
      </w:r>
    </w:p>
    <w:p w14:paraId="32BB18F3" w14:textId="77777777" w:rsidR="00E318AA" w:rsidRPr="00E318AA" w:rsidRDefault="00E318AA" w:rsidP="00E318AA">
      <w:pPr>
        <w:widowControl w:val="0"/>
        <w:autoSpaceDE w:val="0"/>
        <w:autoSpaceDN w:val="0"/>
        <w:spacing w:before="40" w:after="0"/>
        <w:ind w:left="140" w:right="149" w:firstLine="720"/>
        <w:jc w:val="both"/>
        <w:rPr>
          <w:rFonts w:ascii="Times New Roman" w:hAnsi="Times New Roman" w:cs="Times New Roman"/>
          <w:lang w:val="id"/>
        </w:rPr>
      </w:pPr>
      <w:r w:rsidRPr="00E318AA">
        <w:rPr>
          <w:rFonts w:ascii="Times New Roman" w:hAnsi="Times New Roman" w:cs="Times New Roman"/>
          <w:lang w:val="id"/>
        </w:rPr>
        <w:t>Pendidikan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kewarganegaraan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erupakan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pendidikan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yang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penting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untuk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terus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dilestarikan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dan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ditetapkan</w:t>
      </w:r>
      <w:r w:rsidRPr="00E318AA">
        <w:rPr>
          <w:rFonts w:ascii="Times New Roman" w:hAnsi="Times New Roman" w:cs="Times New Roman"/>
          <w:spacing w:val="-8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menjadi</w:t>
      </w:r>
      <w:r w:rsidRPr="00E318AA">
        <w:rPr>
          <w:rFonts w:ascii="Times New Roman" w:hAnsi="Times New Roman" w:cs="Times New Roman"/>
          <w:spacing w:val="-10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pendidikan</w:t>
      </w:r>
      <w:r w:rsidRPr="00E318AA">
        <w:rPr>
          <w:rFonts w:ascii="Times New Roman" w:hAnsi="Times New Roman" w:cs="Times New Roman"/>
          <w:spacing w:val="-12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utama</w:t>
      </w:r>
      <w:r w:rsidRPr="00E318AA">
        <w:rPr>
          <w:rFonts w:ascii="Times New Roman" w:hAnsi="Times New Roman" w:cs="Times New Roman"/>
          <w:spacing w:val="-13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untuk</w:t>
      </w:r>
      <w:r w:rsidRPr="00E318AA">
        <w:rPr>
          <w:rFonts w:ascii="Times New Roman" w:hAnsi="Times New Roman" w:cs="Times New Roman"/>
          <w:spacing w:val="-17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embentuk</w:t>
      </w:r>
      <w:r w:rsidRPr="00E318AA">
        <w:rPr>
          <w:rFonts w:ascii="Times New Roman" w:hAnsi="Times New Roman" w:cs="Times New Roman"/>
          <w:spacing w:val="-1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karakter</w:t>
      </w:r>
      <w:r w:rsidRPr="00E318AA">
        <w:rPr>
          <w:rFonts w:ascii="Times New Roman" w:hAnsi="Times New Roman" w:cs="Times New Roman"/>
          <w:spacing w:val="-9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bangsa.</w:t>
      </w:r>
      <w:r w:rsidRPr="00E318AA">
        <w:rPr>
          <w:rFonts w:ascii="Times New Roman" w:hAnsi="Times New Roman" w:cs="Times New Roman"/>
          <w:spacing w:val="-9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Negara</w:t>
      </w:r>
      <w:r w:rsidRPr="00E318AA">
        <w:rPr>
          <w:rFonts w:ascii="Times New Roman" w:hAnsi="Times New Roman" w:cs="Times New Roman"/>
          <w:spacing w:val="-9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Indonesia</w:t>
      </w:r>
      <w:r w:rsidRPr="00E318AA">
        <w:rPr>
          <w:rFonts w:ascii="Times New Roman" w:hAnsi="Times New Roman" w:cs="Times New Roman"/>
          <w:spacing w:val="-14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dalam</w:t>
      </w:r>
      <w:r w:rsidRPr="00E318AA">
        <w:rPr>
          <w:rFonts w:ascii="Times New Roman" w:hAnsi="Times New Roman" w:cs="Times New Roman"/>
          <w:spacing w:val="-10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konstitusinya</w:t>
      </w:r>
      <w:r w:rsidRPr="00E318AA">
        <w:rPr>
          <w:rFonts w:ascii="Times New Roman" w:hAnsi="Times New Roman" w:cs="Times New Roman"/>
          <w:spacing w:val="-53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emiliki cita-cita mencerdaskan kehidupan bangsa, yakni melalui pendidikan. Oleh karenanya, setiap bangsa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berhak mendapatkan pendidikan dan tumbuh menjadi karakter yang bermoral, profesional, berintelektual,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bertanggung jawab dan berwawasan nusantara. Nilai-nilai tersebut merupakan nilai luhur yang terkandung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dalam</w:t>
      </w:r>
      <w:r w:rsidRPr="00E318AA">
        <w:rPr>
          <w:rFonts w:ascii="Times New Roman" w:hAnsi="Times New Roman" w:cs="Times New Roman"/>
          <w:spacing w:val="-11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falsafah</w:t>
      </w:r>
      <w:r w:rsidRPr="00E318AA">
        <w:rPr>
          <w:rFonts w:ascii="Times New Roman" w:hAnsi="Times New Roman" w:cs="Times New Roman"/>
          <w:spacing w:val="-12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Indonesia</w:t>
      </w:r>
      <w:r w:rsidRPr="00E318AA">
        <w:rPr>
          <w:rFonts w:ascii="Times New Roman" w:hAnsi="Times New Roman" w:cs="Times New Roman"/>
          <w:spacing w:val="-14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yakni</w:t>
      </w:r>
      <w:r w:rsidRPr="00E318AA">
        <w:rPr>
          <w:rFonts w:ascii="Times New Roman" w:hAnsi="Times New Roman" w:cs="Times New Roman"/>
          <w:spacing w:val="-10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Pancasila.</w:t>
      </w:r>
      <w:r w:rsidRPr="00E318AA">
        <w:rPr>
          <w:rFonts w:ascii="Times New Roman" w:hAnsi="Times New Roman" w:cs="Times New Roman"/>
          <w:spacing w:val="-10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engingat</w:t>
      </w:r>
      <w:r w:rsidRPr="00E318AA">
        <w:rPr>
          <w:rFonts w:ascii="Times New Roman" w:hAnsi="Times New Roman" w:cs="Times New Roman"/>
          <w:spacing w:val="-1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perjuangan</w:t>
      </w:r>
      <w:r w:rsidRPr="00E318AA">
        <w:rPr>
          <w:rFonts w:ascii="Times New Roman" w:hAnsi="Times New Roman" w:cs="Times New Roman"/>
          <w:spacing w:val="-12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pejuang</w:t>
      </w:r>
      <w:r w:rsidRPr="00E318AA">
        <w:rPr>
          <w:rFonts w:ascii="Times New Roman" w:hAnsi="Times New Roman" w:cs="Times New Roman"/>
          <w:spacing w:val="-1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kemerdekaan</w:t>
      </w:r>
      <w:r w:rsidRPr="00E318AA">
        <w:rPr>
          <w:rFonts w:ascii="Times New Roman" w:hAnsi="Times New Roman" w:cs="Times New Roman"/>
          <w:spacing w:val="-12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dalam</w:t>
      </w:r>
      <w:r w:rsidRPr="00E318AA">
        <w:rPr>
          <w:rFonts w:ascii="Times New Roman" w:hAnsi="Times New Roman" w:cs="Times New Roman"/>
          <w:spacing w:val="-1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emperjuangkan</w:t>
      </w:r>
      <w:r w:rsidRPr="00E318AA">
        <w:rPr>
          <w:rFonts w:ascii="Times New Roman" w:hAnsi="Times New Roman" w:cs="Times New Roman"/>
          <w:spacing w:val="-53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pendidikan,</w:t>
      </w:r>
      <w:r w:rsidRPr="00E318AA">
        <w:rPr>
          <w:rFonts w:ascii="Times New Roman" w:hAnsi="Times New Roman" w:cs="Times New Roman"/>
          <w:spacing w:val="-2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sudah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selayaknya kita</w:t>
      </w:r>
      <w:r w:rsidRPr="00E318AA">
        <w:rPr>
          <w:rFonts w:ascii="Times New Roman" w:hAnsi="Times New Roman" w:cs="Times New Roman"/>
          <w:spacing w:val="-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eneruskan</w:t>
      </w:r>
      <w:r w:rsidRPr="00E318AA">
        <w:rPr>
          <w:rFonts w:ascii="Times New Roman" w:hAnsi="Times New Roman" w:cs="Times New Roman"/>
          <w:spacing w:val="2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cita-cita</w:t>
      </w:r>
      <w:r w:rsidRPr="00E318AA">
        <w:rPr>
          <w:rFonts w:ascii="Times New Roman" w:hAnsi="Times New Roman" w:cs="Times New Roman"/>
          <w:spacing w:val="-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dan</w:t>
      </w:r>
      <w:r w:rsidRPr="00E318AA">
        <w:rPr>
          <w:rFonts w:ascii="Times New Roman" w:hAnsi="Times New Roman" w:cs="Times New Roman"/>
          <w:spacing w:val="2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emajukan</w:t>
      </w:r>
      <w:r w:rsidRPr="00E318AA">
        <w:rPr>
          <w:rFonts w:ascii="Times New Roman" w:hAnsi="Times New Roman" w:cs="Times New Roman"/>
          <w:spacing w:val="-4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kehidupan</w:t>
      </w:r>
      <w:r w:rsidRPr="00E318AA">
        <w:rPr>
          <w:rFonts w:ascii="Times New Roman" w:hAnsi="Times New Roman" w:cs="Times New Roman"/>
          <w:spacing w:val="2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bangsa.</w:t>
      </w:r>
    </w:p>
    <w:p w14:paraId="06580D32" w14:textId="4EB8F9CB" w:rsidR="00E318AA" w:rsidRDefault="00E318AA" w:rsidP="00E318AA">
      <w:pPr>
        <w:spacing w:after="0"/>
        <w:ind w:firstLine="851"/>
        <w:jc w:val="both"/>
        <w:rPr>
          <w:rFonts w:ascii="Times New Roman" w:hAnsi="Times New Roman" w:cs="Times New Roman"/>
        </w:rPr>
      </w:pPr>
      <w:r w:rsidRPr="00E318AA">
        <w:rPr>
          <w:rFonts w:ascii="Times New Roman" w:hAnsi="Times New Roman" w:cs="Times New Roman"/>
          <w:lang w:val="id"/>
        </w:rPr>
        <w:t>Segala perbedaan yang meliputi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latar belakang, suku, budaya dan agama harus dijadikan sebagai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kesepakatan yang menguatkan bangsa ini untuk terus tumbuh ke arah yang lebih baik. Salah satunya dengan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enerapkan nilai yang terkandung dalam pengajaran pendidikan kewarganegaraan yakni toleransi dan nilai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oralitas. Perbedaan tersebut harus dijadikan sebagai faktor pendukung pembentukan karakter bangsa yang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berpikir</w:t>
      </w:r>
      <w:r w:rsidRPr="00E318AA">
        <w:rPr>
          <w:rFonts w:ascii="Times New Roman" w:hAnsi="Times New Roman" w:cs="Times New Roman"/>
          <w:spacing w:val="-9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terbuka</w:t>
      </w:r>
      <w:r w:rsidRPr="00E318AA">
        <w:rPr>
          <w:rFonts w:ascii="Times New Roman" w:hAnsi="Times New Roman" w:cs="Times New Roman"/>
          <w:spacing w:val="-10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dan</w:t>
      </w:r>
      <w:r w:rsidRPr="00E318AA">
        <w:rPr>
          <w:rFonts w:ascii="Times New Roman" w:hAnsi="Times New Roman" w:cs="Times New Roman"/>
          <w:spacing w:val="-12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berwawasan</w:t>
      </w:r>
      <w:r w:rsidRPr="00E318AA">
        <w:rPr>
          <w:rFonts w:ascii="Times New Roman" w:hAnsi="Times New Roman" w:cs="Times New Roman"/>
          <w:spacing w:val="-8"/>
          <w:lang w:val="id"/>
        </w:rPr>
        <w:t xml:space="preserve"> </w:t>
      </w:r>
      <w:r w:rsidRPr="00E318AA">
        <w:rPr>
          <w:rFonts w:ascii="Times New Roman" w:hAnsi="Times New Roman" w:cs="Times New Roman"/>
          <w:spacing w:val="-1"/>
          <w:lang w:val="id"/>
        </w:rPr>
        <w:t>luas.</w:t>
      </w:r>
      <w:r w:rsidRPr="00E318AA">
        <w:rPr>
          <w:rFonts w:ascii="Times New Roman" w:hAnsi="Times New Roman" w:cs="Times New Roman"/>
          <w:spacing w:val="-10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Pentingnya</w:t>
      </w:r>
      <w:r w:rsidRPr="00E318AA">
        <w:rPr>
          <w:rFonts w:ascii="Times New Roman" w:hAnsi="Times New Roman" w:cs="Times New Roman"/>
          <w:spacing w:val="-14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memiliki</w:t>
      </w:r>
      <w:r w:rsidRPr="00E318AA">
        <w:rPr>
          <w:rFonts w:ascii="Times New Roman" w:hAnsi="Times New Roman" w:cs="Times New Roman"/>
          <w:spacing w:val="-1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karakter</w:t>
      </w:r>
      <w:r w:rsidRPr="00E318AA">
        <w:rPr>
          <w:rFonts w:ascii="Times New Roman" w:hAnsi="Times New Roman" w:cs="Times New Roman"/>
          <w:spacing w:val="-9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yang</w:t>
      </w:r>
      <w:r w:rsidRPr="00E318AA">
        <w:rPr>
          <w:rFonts w:ascii="Times New Roman" w:hAnsi="Times New Roman" w:cs="Times New Roman"/>
          <w:spacing w:val="-12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berasazkan</w:t>
      </w:r>
      <w:r w:rsidRPr="00E318AA">
        <w:rPr>
          <w:rFonts w:ascii="Times New Roman" w:hAnsi="Times New Roman" w:cs="Times New Roman"/>
          <w:spacing w:val="-8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nilai-nilai</w:t>
      </w:r>
      <w:r w:rsidRPr="00E318AA">
        <w:rPr>
          <w:rFonts w:ascii="Times New Roman" w:hAnsi="Times New Roman" w:cs="Times New Roman"/>
          <w:spacing w:val="-1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Pancasila</w:t>
      </w:r>
      <w:r w:rsidRPr="00E318AA">
        <w:rPr>
          <w:rFonts w:ascii="Times New Roman" w:hAnsi="Times New Roman" w:cs="Times New Roman"/>
          <w:spacing w:val="-10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salah</w:t>
      </w:r>
      <w:r w:rsidRPr="00E318AA">
        <w:rPr>
          <w:rFonts w:ascii="Times New Roman" w:hAnsi="Times New Roman" w:cs="Times New Roman"/>
          <w:spacing w:val="-53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satunya untuk menghindari disintegritas yang membuat bangsa menjadi terpecah belah. Proses pembentukan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karakter selalu melibatkan emosional, intelektual dan relegiusitas, meskipun nilai tersebut tidak terlihat tetapi</w:t>
      </w:r>
      <w:r w:rsidRPr="00E318AA">
        <w:rPr>
          <w:rFonts w:ascii="Times New Roman" w:hAnsi="Times New Roman" w:cs="Times New Roman"/>
          <w:spacing w:val="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pengaruhnya</w:t>
      </w:r>
      <w:r w:rsidRPr="00E318AA">
        <w:rPr>
          <w:rFonts w:ascii="Times New Roman" w:hAnsi="Times New Roman" w:cs="Times New Roman"/>
          <w:spacing w:val="-1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sangat</w:t>
      </w:r>
      <w:r w:rsidRPr="00E318AA">
        <w:rPr>
          <w:rFonts w:ascii="Times New Roman" w:hAnsi="Times New Roman" w:cs="Times New Roman"/>
          <w:spacing w:val="3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besar pada kehidupan</w:t>
      </w:r>
      <w:r w:rsidRPr="00E318AA">
        <w:rPr>
          <w:rFonts w:ascii="Times New Roman" w:hAnsi="Times New Roman" w:cs="Times New Roman"/>
          <w:spacing w:val="2"/>
          <w:lang w:val="id"/>
        </w:rPr>
        <w:t xml:space="preserve"> </w:t>
      </w:r>
      <w:r w:rsidRPr="00E318AA">
        <w:rPr>
          <w:rFonts w:ascii="Times New Roman" w:hAnsi="Times New Roman" w:cs="Times New Roman"/>
          <w:lang w:val="id"/>
        </w:rPr>
        <w:t>bermasyarakat.</w:t>
      </w:r>
    </w:p>
    <w:p w14:paraId="3FC83ACB" w14:textId="76B12EA9" w:rsidR="00755279" w:rsidRDefault="00B21901">
      <w:pPr>
        <w:spacing w:after="0"/>
        <w:ind w:firstLine="851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</w:rPr>
        <w:t>Simpulan menyajikan ringkasan dari uraian mengen</w:t>
      </w:r>
      <w:r>
        <w:rPr>
          <w:rFonts w:ascii="Times New Roman" w:hAnsi="Times New Roman" w:cs="Times New Roman"/>
        </w:rPr>
        <w:t>ai hasil dan pembahasan, mengacu pada tujuan penelitian. Berdasarkan kedua hal tersebut dikembangkan pokok-pokok pikiran baru yang merupakan esensi dari temuan penelitian.</w:t>
      </w:r>
    </w:p>
    <w:p w14:paraId="075C19D1" w14:textId="77777777" w:rsidR="00755279" w:rsidRDefault="00755279">
      <w:pPr>
        <w:spacing w:after="0"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</w:p>
    <w:p w14:paraId="73571D52" w14:textId="77777777" w:rsidR="00755279" w:rsidRDefault="00755279">
      <w:pPr>
        <w:spacing w:after="0"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</w:p>
    <w:p w14:paraId="700CCE0B" w14:textId="0C183606" w:rsidR="00755279" w:rsidRDefault="00B21901">
      <w:pPr>
        <w:spacing w:after="0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DAFTAR PUSTAKA</w:t>
      </w:r>
    </w:p>
    <w:p w14:paraId="6799FD0F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b/>
        </w:rPr>
        <w:fldChar w:fldCharType="begin" w:fldLock="1"/>
      </w:r>
      <w:r w:rsidRPr="00E318AA">
        <w:rPr>
          <w:rFonts w:ascii="Times New Roman" w:hAnsi="Times New Roman" w:cs="Times New Roman"/>
          <w:b/>
        </w:rPr>
        <w:instrText xml:space="preserve">ADDIN Mendeley Bibliography CSL_BIBLIOGRAPHY </w:instrText>
      </w:r>
      <w:r w:rsidRPr="00E318AA">
        <w:rPr>
          <w:rFonts w:ascii="Times New Roman" w:hAnsi="Times New Roman" w:cs="Times New Roman"/>
          <w:b/>
        </w:rPr>
        <w:fldChar w:fldCharType="separate"/>
      </w: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Anisah, S. (2018)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Optimalisasi Peran Keluarga dan Sekolah sebagai Basis Penguatan Apiru dan Pustaka Pelajar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.</w:t>
      </w:r>
    </w:p>
    <w:p w14:paraId="198E225C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Astriani, C. (2018). Pemikiran Ki Hajar Dewantoro dalam Mewujudkan Sekolah Inklusif sebagai Bangsa. Konstruksi Sosial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Jurnal Penelitian Ilmu Sosial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,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Vol. 1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(No. 6).</w:t>
      </w:r>
    </w:p>
    <w:p w14:paraId="7CC8EB33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Budiutomo. (2013)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Pendidikan Kewarganegaraan dalam Membentuk Karakter Bangsa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. Academy.</w:t>
      </w:r>
    </w:p>
    <w:p w14:paraId="42F4042E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Collins, D. (2011). Paulo Friere : Kehidupan, Karya dan Pemikiran. Yogyakarta : Komunitas Indonesia melalui Demokrasi, HAM dan Masyarakat Madani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Jurnal Pendidikan Ilmu Sosial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.</w:t>
      </w:r>
    </w:p>
    <w:p w14:paraId="26512DE8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Kariadi, D. (2017)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Menciptakan Generasi yang Berwawasan Global Berkarakter Lokal Melaui Harmonisasi Nilai Kosmopolitan dan Nasionalisme Dalam Pembelajaran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. Graha Ilmu.</w:t>
      </w:r>
    </w:p>
    <w:p w14:paraId="135AE4EA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Kesuma, I. T. V. Y. (2019). Peran Pendidikan Kewarganegaraan Dalam Membangun Karakter Bangsa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Wahana Didaktika: Jurnal Ilmu Kependidikan 17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,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1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, 84–92.</w:t>
      </w:r>
    </w:p>
    <w:p w14:paraId="210CB15D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Monteiro, J. (2015)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Pendidikan Kewarganegaraan : Perjuangan Membentuk Karakter Bangsa.</w:t>
      </w:r>
    </w:p>
    <w:p w14:paraId="7EFCF3C7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Pancasila, A. P. P. (n.d.). Pendidikan Karakter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Jurnal PPK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,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Vol. 6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,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No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.</w:t>
      </w:r>
    </w:p>
    <w:p w14:paraId="492125EF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Ritzer, G. (2011). Teori Sosiologi.Yogyakarta: kreasi Kencana Singkawang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Jurnal Pancasila Dan Kewarganegaraan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,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Vol.1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,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No.2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.</w:t>
      </w:r>
    </w:p>
    <w:p w14:paraId="17B9196B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szCs w:val="24"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Sudirman, P. ; D. (2021)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Pendidikan Kewarganegaraan Dalam Upaya Membangun Karakter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. Drepublish.</w:t>
      </w:r>
    </w:p>
    <w:p w14:paraId="3310DE4F" w14:textId="77777777" w:rsidR="00E318AA" w:rsidRPr="00E318AA" w:rsidRDefault="00E318AA" w:rsidP="00E318AA">
      <w:pPr>
        <w:widowControl w:val="0"/>
        <w:autoSpaceDE w:val="0"/>
        <w:autoSpaceDN w:val="0"/>
        <w:adjustRightInd w:val="0"/>
        <w:spacing w:before="100" w:after="0" w:line="240" w:lineRule="auto"/>
        <w:ind w:left="480" w:hanging="480"/>
        <w:rPr>
          <w:rFonts w:ascii="Times New Roman" w:hAnsi="Times New Roman" w:cs="Times New Roman"/>
          <w:noProof/>
          <w:lang w:val="id"/>
        </w:rPr>
      </w:pPr>
      <w:r w:rsidRPr="00E318AA">
        <w:rPr>
          <w:rFonts w:ascii="Times New Roman" w:hAnsi="Times New Roman" w:cs="Times New Roman"/>
          <w:noProof/>
          <w:szCs w:val="24"/>
          <w:lang w:val="id"/>
        </w:rPr>
        <w:t xml:space="preserve">Yusra, D. (2006). </w:t>
      </w:r>
      <w:r w:rsidRPr="00E318AA">
        <w:rPr>
          <w:rFonts w:ascii="Times New Roman" w:hAnsi="Times New Roman" w:cs="Times New Roman"/>
          <w:i/>
          <w:iCs/>
          <w:noProof/>
          <w:szCs w:val="24"/>
          <w:lang w:val="id"/>
        </w:rPr>
        <w:t>Membangun Karakter dan Kepribadian Melalui Pendidikan</w:t>
      </w:r>
      <w:r w:rsidRPr="00E318AA">
        <w:rPr>
          <w:rFonts w:ascii="Times New Roman" w:hAnsi="Times New Roman" w:cs="Times New Roman"/>
          <w:noProof/>
          <w:szCs w:val="24"/>
          <w:lang w:val="id"/>
        </w:rPr>
        <w:t>.</w:t>
      </w:r>
    </w:p>
    <w:p w14:paraId="292D5EA2" w14:textId="77777777" w:rsidR="00E318AA" w:rsidRPr="00E318AA" w:rsidRDefault="00E318AA" w:rsidP="00E318AA">
      <w:pPr>
        <w:widowControl w:val="0"/>
        <w:autoSpaceDE w:val="0"/>
        <w:autoSpaceDN w:val="0"/>
        <w:spacing w:before="92" w:after="0" w:line="240" w:lineRule="auto"/>
        <w:ind w:left="140"/>
        <w:jc w:val="both"/>
        <w:rPr>
          <w:rFonts w:ascii="Times New Roman" w:hAnsi="Times New Roman" w:cs="Times New Roman"/>
          <w:b/>
        </w:rPr>
      </w:pPr>
      <w:r w:rsidRPr="00E318AA">
        <w:rPr>
          <w:rFonts w:ascii="Times New Roman" w:hAnsi="Times New Roman" w:cs="Times New Roman"/>
          <w:b/>
        </w:rPr>
        <w:fldChar w:fldCharType="end"/>
      </w:r>
    </w:p>
    <w:p w14:paraId="17DD48D1" w14:textId="77777777" w:rsidR="00E318AA" w:rsidRDefault="00E318AA">
      <w:pPr>
        <w:spacing w:after="0"/>
        <w:jc w:val="both"/>
        <w:rPr>
          <w:rFonts w:ascii="Times New Roman" w:hAnsi="Times New Roman" w:cs="Times New Roman"/>
          <w:b/>
          <w:lang w:val="en-US"/>
        </w:rPr>
      </w:pPr>
    </w:p>
    <w:p w14:paraId="2CF59996" w14:textId="77777777" w:rsidR="00755279" w:rsidRDefault="00755279">
      <w:pPr>
        <w:spacing w:after="120"/>
        <w:ind w:firstLine="720"/>
        <w:jc w:val="both"/>
        <w:rPr>
          <w:rFonts w:ascii="Times New Roman" w:hAnsi="Times New Roman" w:cs="Times New Roman"/>
          <w:lang w:val="en-US"/>
        </w:rPr>
      </w:pPr>
    </w:p>
    <w:sectPr w:rsidR="00755279">
      <w:type w:val="continuous"/>
      <w:pgSz w:w="11906" w:h="16838"/>
      <w:pgMar w:top="1440" w:right="1080" w:bottom="1440" w:left="1080" w:header="851" w:footer="709" w:gutter="0"/>
      <w:pgNumType w:start="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54B53E9" w14:textId="77777777" w:rsidR="00B21901" w:rsidRDefault="00B21901">
      <w:pPr>
        <w:spacing w:line="240" w:lineRule="auto"/>
      </w:pPr>
      <w:r>
        <w:separator/>
      </w:r>
    </w:p>
  </w:endnote>
  <w:endnote w:type="continuationSeparator" w:id="0">
    <w:p w14:paraId="5F9BB827" w14:textId="77777777" w:rsidR="00B21901" w:rsidRDefault="00B2190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TimesNewRomanPSMT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BDD133" w14:textId="77777777" w:rsidR="00755279" w:rsidRDefault="00B21901">
    <w:pPr>
      <w:pStyle w:val="Footer"/>
      <w:jc w:val="right"/>
      <w:rPr>
        <w:rFonts w:ascii="Times New Roman" w:hAnsi="Times New Roman" w:cs="Times New Roman"/>
        <w:lang w:val="en-US"/>
      </w:rPr>
    </w:pPr>
    <w:proofErr w:type="spellStart"/>
    <w:r>
      <w:rPr>
        <w:rFonts w:ascii="Times New Roman" w:hAnsi="Times New Roman" w:cs="Times New Roman"/>
        <w:lang w:val="en-US"/>
      </w:rPr>
      <w:t>Jurnal</w:t>
    </w:r>
    <w:proofErr w:type="spellEnd"/>
    <w:r>
      <w:rPr>
        <w:rFonts w:ascii="Times New Roman" w:hAnsi="Times New Roman" w:cs="Times New Roman"/>
        <w:lang w:val="en-US"/>
      </w:rPr>
      <w:t xml:space="preserve"> </w:t>
    </w:r>
    <w:proofErr w:type="spellStart"/>
    <w:r>
      <w:rPr>
        <w:rFonts w:ascii="Times New Roman" w:hAnsi="Times New Roman" w:cs="Times New Roman"/>
        <w:lang w:val="en-US"/>
      </w:rPr>
      <w:t>Basicedu</w:t>
    </w:r>
    <w:proofErr w:type="spellEnd"/>
    <w:r>
      <w:rPr>
        <w:rFonts w:ascii="Times New Roman" w:hAnsi="Times New Roman" w:cs="Times New Roman"/>
        <w:lang w:val="en-US"/>
      </w:rPr>
      <w:t xml:space="preserve"> Vol x No x </w:t>
    </w:r>
    <w:proofErr w:type="spellStart"/>
    <w:r>
      <w:rPr>
        <w:rFonts w:ascii="Times New Roman" w:hAnsi="Times New Roman" w:cs="Times New Roman"/>
        <w:lang w:val="en-US"/>
      </w:rPr>
      <w:t>Bulan</w:t>
    </w:r>
    <w:proofErr w:type="spellEnd"/>
    <w:r>
      <w:rPr>
        <w:rFonts w:ascii="Times New Roman" w:hAnsi="Times New Roman" w:cs="Times New Roman"/>
        <w:lang w:val="en-US"/>
      </w:rPr>
      <w:t xml:space="preserve"> x </w:t>
    </w:r>
    <w:proofErr w:type="spellStart"/>
    <w:r>
      <w:rPr>
        <w:rFonts w:ascii="Times New Roman" w:hAnsi="Times New Roman" w:cs="Times New Roman"/>
        <w:lang w:val="en-US"/>
      </w:rPr>
      <w:t>Tahun</w:t>
    </w:r>
    <w:proofErr w:type="spellEnd"/>
    <w:r>
      <w:rPr>
        <w:rFonts w:ascii="Times New Roman" w:hAnsi="Times New Roman" w:cs="Times New Roman"/>
        <w:lang w:val="en-US"/>
      </w:rPr>
      <w:t xml:space="preserve"> x</w:t>
    </w:r>
    <w:r>
      <w:rPr>
        <w:rFonts w:ascii="Times New Roman" w:hAnsi="Times New Roman" w:cs="Times New Roman"/>
      </w:rPr>
      <w:t xml:space="preserve"> </w:t>
    </w:r>
    <w:r>
      <w:rPr>
        <w:rFonts w:ascii="Times New Roman" w:hAnsi="Times New Roman" w:cs="Times New Roman"/>
        <w:lang w:val="en-US"/>
      </w:rPr>
      <w:t xml:space="preserve"> </w:t>
    </w:r>
  </w:p>
  <w:p w14:paraId="650F5629" w14:textId="77777777" w:rsidR="00755279" w:rsidRDefault="00B21901">
    <w:pPr>
      <w:pStyle w:val="Footer"/>
      <w:jc w:val="right"/>
      <w:rPr>
        <w:rFonts w:ascii="Times New Roman" w:hAnsi="Times New Roman" w:cs="Times New Roman"/>
      </w:rPr>
    </w:pPr>
    <w:r>
      <w:rPr>
        <w:rFonts w:ascii="Times New Roman" w:hAnsi="Times New Roman" w:cs="Times New Roman"/>
        <w:lang w:val="en-US"/>
      </w:rPr>
      <w:t>p-ISSN 2580-3735 e-ISSN 2580-1147</w:t>
    </w:r>
  </w:p>
  <w:p w14:paraId="18694B6C" w14:textId="77777777" w:rsidR="00755279" w:rsidRDefault="0075527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78B92A" w14:textId="77777777" w:rsidR="00D81FBD" w:rsidRDefault="00D81FBD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0288" behindDoc="1" locked="0" layoutInCell="1" allowOverlap="1" wp14:anchorId="43384C98" wp14:editId="61DF4E11">
              <wp:simplePos x="0" y="0"/>
              <wp:positionH relativeFrom="page">
                <wp:posOffset>4344670</wp:posOffset>
              </wp:positionH>
              <wp:positionV relativeFrom="page">
                <wp:posOffset>9746615</wp:posOffset>
              </wp:positionV>
              <wp:extent cx="2547620" cy="339725"/>
              <wp:effectExtent l="0" t="0" r="0" b="0"/>
              <wp:wrapNone/>
              <wp:docPr id="7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547620" cy="3397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05A2F2B8" w14:textId="77777777" w:rsidR="00D81FBD" w:rsidRDefault="00D81FBD">
                          <w:pPr>
                            <w:pStyle w:val="BodyText"/>
                            <w:spacing w:before="13" w:line="237" w:lineRule="auto"/>
                            <w:ind w:left="606" w:right="18" w:hanging="587"/>
                          </w:pPr>
                          <w:r>
                            <w:t>Jurnal Basicedu Vol x No x Bulan x Tahun x</w:t>
                          </w:r>
                          <w:r>
                            <w:rPr>
                              <w:spacing w:val="-52"/>
                            </w:rPr>
                            <w:t xml:space="preserve"> </w:t>
                          </w:r>
                          <w:r>
                            <w:t>p-ISSN</w:t>
                          </w:r>
                          <w:r>
                            <w:rPr>
                              <w:spacing w:val="2"/>
                            </w:rPr>
                            <w:t xml:space="preserve"> </w:t>
                          </w:r>
                          <w:r>
                            <w:t>2580-3735</w:t>
                          </w:r>
                          <w:r>
                            <w:rPr>
                              <w:spacing w:val="-2"/>
                            </w:rPr>
                            <w:t xml:space="preserve"> </w:t>
                          </w:r>
                          <w:r>
                            <w:t>e-ISSN</w:t>
                          </w:r>
                          <w:r>
                            <w:rPr>
                              <w:spacing w:val="-3"/>
                            </w:rPr>
                            <w:t xml:space="preserve"> </w:t>
                          </w:r>
                          <w:r>
                            <w:t>2580-114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3384C98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style="position:absolute;margin-left:342.1pt;margin-top:767.45pt;width:200.6pt;height:26.75pt;z-index:-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" filled="f" stroked="f">
              <v:textbox inset="0,0,0,0">
                <w:txbxContent>
                  <w:p w14:paraId="05A2F2B8" w14:textId="77777777" w:rsidR="00D81FBD" w:rsidRDefault="00D81FBD">
                    <w:pPr>
                      <w:pStyle w:val="BodyText"/>
                      <w:spacing w:before="13" w:line="237" w:lineRule="auto"/>
                      <w:ind w:left="606" w:right="18" w:hanging="587"/>
                    </w:pPr>
                    <w:r>
                      <w:t>Jurnal Basicedu Vol x No x Bulan x Tahun x</w:t>
                    </w:r>
                    <w:r>
                      <w:rPr>
                        <w:spacing w:val="-52"/>
                      </w:rPr>
                      <w:t xml:space="preserve"> </w:t>
                    </w:r>
                    <w:r>
                      <w:t>p-ISSN</w:t>
                    </w:r>
                    <w:r>
                      <w:rPr>
                        <w:spacing w:val="2"/>
                      </w:rPr>
                      <w:t xml:space="preserve"> </w:t>
                    </w:r>
                    <w:r>
                      <w:t>2580-3735</w:t>
                    </w:r>
                    <w:r>
                      <w:rPr>
                        <w:spacing w:val="-2"/>
                      </w:rPr>
                      <w:t xml:space="preserve"> </w:t>
                    </w:r>
                    <w:r>
                      <w:t>e-ISSN</w:t>
                    </w:r>
                    <w:r>
                      <w:rPr>
                        <w:spacing w:val="-3"/>
                      </w:rPr>
                      <w:t xml:space="preserve"> </w:t>
                    </w:r>
                    <w:r>
                      <w:t>2580-1147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44B3DD" w14:textId="77777777" w:rsidR="00B21901" w:rsidRDefault="00B21901">
      <w:pPr>
        <w:spacing w:after="0" w:line="240" w:lineRule="auto"/>
      </w:pPr>
      <w:r>
        <w:separator/>
      </w:r>
    </w:p>
  </w:footnote>
  <w:footnote w:type="continuationSeparator" w:id="0">
    <w:p w14:paraId="612783B7" w14:textId="77777777" w:rsidR="00B21901" w:rsidRDefault="00B2190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791B0E" w14:textId="77777777" w:rsidR="00755279" w:rsidRDefault="00B21901">
    <w:pPr>
      <w:pStyle w:val="Header"/>
      <w:jc w:val="both"/>
      <w:rPr>
        <w:rFonts w:ascii="Times New Roman" w:hAnsi="Times New Roman" w:cs="Times New Roman"/>
        <w:i/>
        <w:lang w:val="en-US"/>
      </w:rPr>
    </w:pPr>
    <w:r>
      <w:rPr>
        <w:rFonts w:ascii="Times New Roman" w:hAnsi="Times New Roman" w:cs="Times New Roman"/>
      </w:rPr>
      <w:fldChar w:fldCharType="begin"/>
    </w:r>
    <w:r>
      <w:rPr>
        <w:rFonts w:ascii="Times New Roman" w:hAnsi="Times New Roman" w:cs="Times New Roman"/>
      </w:rPr>
      <w:instrText xml:space="preserve"> PAGE   \* MERGEFORMAT </w:instrText>
    </w:r>
    <w:r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b/>
        <w:bCs/>
      </w:rPr>
      <w:t>2</w:t>
    </w:r>
    <w:r>
      <w:rPr>
        <w:rFonts w:ascii="Times New Roman" w:hAnsi="Times New Roman" w:cs="Times New Roman"/>
      </w:rPr>
      <w:fldChar w:fldCharType="end"/>
    </w:r>
    <w:r>
      <w:rPr>
        <w:rFonts w:ascii="Times New Roman" w:hAnsi="Times New Roman" w:cs="Times New Roman"/>
        <w:b/>
        <w:bCs/>
      </w:rPr>
      <w:t xml:space="preserve"> </w:t>
    </w:r>
    <w:r>
      <w:t>|</w:t>
    </w:r>
    <w:r>
      <w:rPr>
        <w:b/>
        <w:bCs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Analisis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Pemahaman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Konsep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Matematis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Siswa</w:t>
    </w:r>
    <w:proofErr w:type="spellEnd"/>
    <w:r>
      <w:rPr>
        <w:rFonts w:ascii="Times New Roman" w:hAnsi="Times New Roman" w:cs="Times New Roman"/>
        <w:i/>
        <w:lang w:val="en-US"/>
      </w:rPr>
      <w:t xml:space="preserve"> Kelas 5 </w:t>
    </w:r>
    <w:proofErr w:type="spellStart"/>
    <w:r>
      <w:rPr>
        <w:rFonts w:ascii="Times New Roman" w:hAnsi="Times New Roman" w:cs="Times New Roman"/>
        <w:i/>
        <w:lang w:val="en-US"/>
      </w:rPr>
      <w:t>Sekolah</w:t>
    </w:r>
    <w:proofErr w:type="spellEnd"/>
    <w:r>
      <w:rPr>
        <w:rFonts w:ascii="Times New Roman" w:hAnsi="Times New Roman" w:cs="Times New Roman"/>
        <w:i/>
        <w:lang w:val="en-US"/>
      </w:rPr>
      <w:t xml:space="preserve"> Dasar pada </w:t>
    </w:r>
    <w:proofErr w:type="spellStart"/>
    <w:r>
      <w:rPr>
        <w:rFonts w:ascii="Times New Roman" w:hAnsi="Times New Roman" w:cs="Times New Roman"/>
        <w:i/>
        <w:lang w:val="en-US"/>
      </w:rPr>
      <w:t>Materi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Pecahan</w:t>
    </w:r>
    <w:proofErr w:type="spellEnd"/>
    <w:r>
      <w:rPr>
        <w:rFonts w:ascii="Times New Roman" w:hAnsi="Times New Roman" w:cs="Times New Roman"/>
        <w:i/>
        <w:lang w:val="en-US"/>
      </w:rPr>
      <w:t xml:space="preserve"> – </w:t>
    </w:r>
    <w:proofErr w:type="spellStart"/>
    <w:r>
      <w:rPr>
        <w:rFonts w:ascii="Times New Roman" w:hAnsi="Times New Roman" w:cs="Times New Roman"/>
        <w:i/>
        <w:lang w:val="en-US"/>
      </w:rPr>
      <w:t>Een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Unaenah</w:t>
    </w:r>
    <w:proofErr w:type="spellEnd"/>
    <w:r>
      <w:rPr>
        <w:rFonts w:ascii="Times New Roman" w:hAnsi="Times New Roman" w:cs="Times New Roman"/>
        <w:i/>
        <w:lang w:val="en-US"/>
      </w:rPr>
      <w:t xml:space="preserve">, Muhammad </w:t>
    </w:r>
    <w:proofErr w:type="spellStart"/>
    <w:r>
      <w:rPr>
        <w:rFonts w:ascii="Times New Roman" w:hAnsi="Times New Roman" w:cs="Times New Roman"/>
        <w:i/>
        <w:lang w:val="en-US"/>
      </w:rPr>
      <w:t>Syarif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Sumantri</w:t>
    </w:r>
    <w:proofErr w:type="spellEnd"/>
  </w:p>
  <w:p w14:paraId="6D0FB303" w14:textId="77777777" w:rsidR="00755279" w:rsidRDefault="0075527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7678CA" w14:textId="39DF0192" w:rsidR="00755279" w:rsidRPr="00E318AA" w:rsidRDefault="00B21901" w:rsidP="00E318AA">
    <w:pPr>
      <w:spacing w:after="0" w:line="240" w:lineRule="auto"/>
      <w:ind w:left="709" w:hanging="568"/>
      <w:jc w:val="both"/>
      <w:rPr>
        <w:rFonts w:ascii="Times New Roman" w:hAnsi="Times New Roman" w:cs="Times New Roman"/>
        <w:i/>
        <w:lang w:val="id"/>
      </w:rPr>
    </w:pPr>
    <w:r>
      <w:fldChar w:fldCharType="begin"/>
    </w:r>
    <w:r>
      <w:instrText xml:space="preserve"> PAGE   \* MERGEFORMAT </w:instrText>
    </w:r>
    <w:r>
      <w:fldChar w:fldCharType="separate"/>
    </w:r>
    <w:r>
      <w:rPr>
        <w:rFonts w:ascii="Times New Roman" w:hAnsi="Times New Roman" w:cs="Times New Roman"/>
      </w:rPr>
      <w:t>4</w:t>
    </w:r>
    <w:r>
      <w:fldChar w:fldCharType="end"/>
    </w:r>
    <w:r>
      <w:rPr>
        <w:rFonts w:ascii="Times New Roman" w:hAnsi="Times New Roman" w:cs="Times New Roman"/>
        <w:lang w:val="en-US"/>
      </w:rPr>
      <w:t xml:space="preserve"> </w:t>
    </w:r>
    <w:r>
      <w:rPr>
        <w:lang w:val="en-US"/>
      </w:rPr>
      <w:t xml:space="preserve">   </w:t>
    </w:r>
    <w:proofErr w:type="spellStart"/>
    <w:r w:rsidR="00E318AA">
      <w:rPr>
        <w:rFonts w:ascii="Times New Roman" w:hAnsi="Times New Roman" w:cs="Times New Roman"/>
        <w:i/>
        <w:lang w:val="en-US"/>
      </w:rPr>
      <w:t>Membina</w:t>
    </w:r>
    <w:proofErr w:type="spellEnd"/>
    <w:r w:rsidR="00E318AA">
      <w:rPr>
        <w:rFonts w:ascii="Times New Roman" w:hAnsi="Times New Roman" w:cs="Times New Roman"/>
        <w:i/>
        <w:lang w:val="en-US"/>
      </w:rPr>
      <w:t xml:space="preserve"> </w:t>
    </w:r>
    <w:proofErr w:type="spellStart"/>
    <w:r w:rsidR="00E318AA">
      <w:rPr>
        <w:rFonts w:ascii="Times New Roman" w:hAnsi="Times New Roman" w:cs="Times New Roman"/>
        <w:i/>
        <w:lang w:val="en-US"/>
      </w:rPr>
      <w:t>Karakter</w:t>
    </w:r>
    <w:proofErr w:type="spellEnd"/>
    <w:r w:rsidR="00E318AA">
      <w:rPr>
        <w:rFonts w:ascii="Times New Roman" w:hAnsi="Times New Roman" w:cs="Times New Roman"/>
        <w:i/>
        <w:lang w:val="en-US"/>
      </w:rPr>
      <w:t xml:space="preserve"> </w:t>
    </w:r>
    <w:proofErr w:type="spellStart"/>
    <w:r w:rsidR="00E318AA">
      <w:rPr>
        <w:rFonts w:ascii="Times New Roman" w:hAnsi="Times New Roman" w:cs="Times New Roman"/>
        <w:i/>
        <w:lang w:val="en-US"/>
      </w:rPr>
      <w:t>Bangsa</w:t>
    </w:r>
    <w:proofErr w:type="spellEnd"/>
    <w:r w:rsidR="00E318AA">
      <w:rPr>
        <w:rFonts w:ascii="Times New Roman" w:hAnsi="Times New Roman" w:cs="Times New Roman"/>
        <w:i/>
        <w:lang w:val="en-US"/>
      </w:rPr>
      <w:t xml:space="preserve"> Indonesia </w:t>
    </w:r>
    <w:proofErr w:type="spellStart"/>
    <w:r w:rsidR="00E318AA">
      <w:rPr>
        <w:rFonts w:ascii="Times New Roman" w:hAnsi="Times New Roman" w:cs="Times New Roman"/>
        <w:i/>
        <w:lang w:val="en-US"/>
      </w:rPr>
      <w:t>Untuk</w:t>
    </w:r>
    <w:proofErr w:type="spellEnd"/>
    <w:r w:rsidR="00E318AA">
      <w:rPr>
        <w:rFonts w:ascii="Times New Roman" w:hAnsi="Times New Roman" w:cs="Times New Roman"/>
        <w:i/>
        <w:lang w:val="en-US"/>
      </w:rPr>
      <w:t xml:space="preserve"> Anak </w:t>
    </w:r>
    <w:proofErr w:type="spellStart"/>
    <w:r w:rsidR="00E318AA">
      <w:rPr>
        <w:rFonts w:ascii="Times New Roman" w:hAnsi="Times New Roman" w:cs="Times New Roman"/>
        <w:i/>
        <w:lang w:val="en-US"/>
      </w:rPr>
      <w:t>Sekolah</w:t>
    </w:r>
    <w:proofErr w:type="spellEnd"/>
    <w:r w:rsidR="00E318AA">
      <w:rPr>
        <w:rFonts w:ascii="Times New Roman" w:hAnsi="Times New Roman" w:cs="Times New Roman"/>
        <w:i/>
        <w:lang w:val="en-US"/>
      </w:rPr>
      <w:t xml:space="preserve"> Dasar </w:t>
    </w:r>
    <w:proofErr w:type="spellStart"/>
    <w:r w:rsidR="00E318AA">
      <w:rPr>
        <w:rFonts w:ascii="Times New Roman" w:hAnsi="Times New Roman" w:cs="Times New Roman"/>
        <w:i/>
        <w:lang w:val="en-US"/>
      </w:rPr>
      <w:t>Melalui</w:t>
    </w:r>
    <w:proofErr w:type="spellEnd"/>
    <w:r w:rsidR="00E318AA">
      <w:rPr>
        <w:rFonts w:ascii="Times New Roman" w:hAnsi="Times New Roman" w:cs="Times New Roman"/>
        <w:i/>
        <w:lang w:val="en-US"/>
      </w:rPr>
      <w:t xml:space="preserve"> Pendidikan </w:t>
    </w:r>
    <w:proofErr w:type="spellStart"/>
    <w:r w:rsidR="00E318AA">
      <w:rPr>
        <w:rFonts w:ascii="Times New Roman" w:hAnsi="Times New Roman" w:cs="Times New Roman"/>
        <w:i/>
        <w:lang w:val="en-US"/>
      </w:rPr>
      <w:t>Kewarganegaran</w:t>
    </w:r>
    <w:proofErr w:type="spellEnd"/>
    <w:r>
      <w:rPr>
        <w:rFonts w:ascii="Times New Roman" w:hAnsi="Times New Roman" w:cs="Times New Roman"/>
        <w:i/>
        <w:lang w:val="en-US"/>
      </w:rPr>
      <w:t xml:space="preserve">- </w:t>
    </w:r>
    <w:r>
      <w:rPr>
        <w:rFonts w:ascii="Times New Roman" w:hAnsi="Times New Roman" w:cs="Times New Roman"/>
        <w:i/>
        <w:lang w:val="en-US"/>
      </w:rPr>
      <w:t xml:space="preserve"> </w:t>
    </w:r>
    <w:r w:rsidR="00E318AA" w:rsidRPr="00C83302">
      <w:rPr>
        <w:rFonts w:ascii="Times New Roman" w:hAnsi="Times New Roman" w:cs="Times New Roman"/>
        <w:i/>
        <w:lang w:val="id"/>
      </w:rPr>
      <w:t>Dinie Anggraeni Dewi</w:t>
    </w:r>
    <w:r w:rsidR="00E318AA" w:rsidRPr="00C83302">
      <w:rPr>
        <w:rFonts w:ascii="Times New Roman" w:hAnsi="Times New Roman" w:cs="Times New Roman"/>
        <w:i/>
        <w:vertAlign w:val="superscript"/>
        <w:lang w:val="id"/>
      </w:rPr>
      <w:t>1</w:t>
    </w:r>
    <w:r w:rsidR="00E318AA" w:rsidRPr="00C83302">
      <w:rPr>
        <w:rFonts w:ascii="Times New Roman" w:hAnsi="Times New Roman" w:cs="Times New Roman"/>
        <w:i/>
        <w:lang w:val="id"/>
      </w:rPr>
      <w:t>, Solihin Ichas Hamid</w:t>
    </w:r>
    <w:r w:rsidR="00E318AA" w:rsidRPr="00C83302">
      <w:rPr>
        <w:rFonts w:ascii="Times New Roman" w:hAnsi="Times New Roman" w:cs="Times New Roman"/>
        <w:i/>
        <w:vertAlign w:val="superscript"/>
        <w:lang w:val="id"/>
      </w:rPr>
      <w:t>2</w:t>
    </w:r>
    <w:r w:rsidR="00E318AA" w:rsidRPr="00C83302">
      <w:rPr>
        <w:rFonts w:ascii="Times New Roman" w:hAnsi="Times New Roman" w:cs="Times New Roman"/>
        <w:i/>
        <w:lang w:val="id"/>
      </w:rPr>
      <w:t>, Maharani Sartika Dewi</w:t>
    </w:r>
    <w:r w:rsidR="00E318AA" w:rsidRPr="00C83302">
      <w:rPr>
        <w:rFonts w:ascii="Times New Roman" w:hAnsi="Times New Roman" w:cs="Times New Roman"/>
        <w:i/>
        <w:vertAlign w:val="superscript"/>
        <w:lang w:val="id"/>
      </w:rPr>
      <w:t>3</w:t>
    </w:r>
    <w:r w:rsidR="00E318AA" w:rsidRPr="00C83302">
      <w:rPr>
        <w:rFonts w:ascii="Times New Roman" w:hAnsi="Times New Roman" w:cs="Times New Roman"/>
        <w:i/>
        <w:lang w:val="id"/>
      </w:rPr>
      <w:t>, Patricia Bunga Juwita Galand</w:t>
    </w:r>
    <w:r w:rsidR="00E318AA" w:rsidRPr="00C83302">
      <w:rPr>
        <w:rFonts w:ascii="Times New Roman" w:hAnsi="Times New Roman" w:cs="Times New Roman"/>
        <w:i/>
        <w:vertAlign w:val="superscript"/>
        <w:lang w:val="id"/>
      </w:rPr>
      <w:t>4</w:t>
    </w:r>
    <w:r w:rsidR="00E318AA" w:rsidRPr="00C83302">
      <w:rPr>
        <w:rFonts w:ascii="Times New Roman" w:hAnsi="Times New Roman" w:cs="Times New Roman"/>
        <w:i/>
        <w:lang w:val="id"/>
      </w:rPr>
      <w:t>, Wenny Yolandha</w:t>
    </w:r>
    <w:r w:rsidR="00E318AA" w:rsidRPr="00C83302">
      <w:rPr>
        <w:rFonts w:ascii="Times New Roman" w:hAnsi="Times New Roman" w:cs="Times New Roman"/>
        <w:i/>
      </w:rPr>
      <w:t xml:space="preserve"> </w:t>
    </w:r>
    <w:r w:rsidR="00E318AA" w:rsidRPr="00C83302">
      <w:rPr>
        <w:rFonts w:ascii="Times New Roman" w:hAnsi="Times New Roman" w:cs="Times New Roman"/>
        <w:i/>
        <w:vertAlign w:val="superscript"/>
      </w:rPr>
      <w:t>5</w:t>
    </w:r>
    <w:r w:rsidR="00E318AA" w:rsidRPr="00C83302">
      <w:rPr>
        <w:rFonts w:ascii="Times New Roman" w:hAnsi="Times New Roman" w:cs="Times New Roman"/>
        <w:i/>
        <w:lang w:val="id"/>
      </w:rPr>
      <w:t xml:space="preserve"> </w:t>
    </w:r>
  </w:p>
  <w:p w14:paraId="2904B4C0" w14:textId="77777777" w:rsidR="00755279" w:rsidRDefault="00B21901">
    <w:pPr>
      <w:spacing w:after="0" w:line="240" w:lineRule="auto"/>
      <w:ind w:left="426" w:hanging="426"/>
      <w:jc w:val="both"/>
      <w:rPr>
        <w:rFonts w:ascii="Times New Roman" w:hAnsi="Times New Roman" w:cs="Times New Roman"/>
        <w:i/>
        <w:lang w:val="en-US"/>
      </w:rPr>
    </w:pPr>
    <w:r>
      <w:rPr>
        <w:rFonts w:ascii="Times New Roman" w:hAnsi="Times New Roman" w:cs="Times New Roman"/>
        <w:i/>
        <w:lang w:val="en-US"/>
      </w:rPr>
      <w:t xml:space="preserve">     </w:t>
    </w:r>
    <w:proofErr w:type="gramStart"/>
    <w:r>
      <w:rPr>
        <w:rFonts w:ascii="Times New Roman" w:hAnsi="Times New Roman" w:cs="Times New Roman"/>
        <w:i/>
        <w:lang w:val="en-US"/>
      </w:rPr>
      <w:t>DOI :</w:t>
    </w:r>
    <w:proofErr w:type="gram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xxxx</w:t>
    </w:r>
    <w:proofErr w:type="spellEnd"/>
  </w:p>
  <w:p w14:paraId="3496FBA6" w14:textId="77777777" w:rsidR="00755279" w:rsidRDefault="00755279">
    <w:pPr>
      <w:spacing w:after="0" w:line="240" w:lineRule="auto"/>
      <w:ind w:left="709" w:hanging="709"/>
      <w:jc w:val="both"/>
      <w:rPr>
        <w:rFonts w:ascii="Times New Roman" w:hAnsi="Times New Roman" w:cs="Times New Roman"/>
        <w:b/>
        <w:sz w:val="24"/>
        <w:szCs w:val="24"/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6223D5" w14:textId="77777777" w:rsidR="00D81FBD" w:rsidRDefault="00D81FBD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0E205467" wp14:editId="0952A95F">
              <wp:simplePos x="0" y="0"/>
              <wp:positionH relativeFrom="page">
                <wp:posOffset>647700</wp:posOffset>
              </wp:positionH>
              <wp:positionV relativeFrom="page">
                <wp:posOffset>535940</wp:posOffset>
              </wp:positionV>
              <wp:extent cx="6279515" cy="356235"/>
              <wp:effectExtent l="0" t="0" r="0" b="0"/>
              <wp:wrapNone/>
              <wp:docPr id="4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6279515" cy="3562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A7E9776" w14:textId="4BB64B54" w:rsidR="00D81FBD" w:rsidRPr="0098609A" w:rsidRDefault="00D81FBD" w:rsidP="00430F50">
                          <w:pPr>
                            <w:spacing w:before="7"/>
                            <w:ind w:left="284" w:hanging="225"/>
                            <w:rPr>
                              <w:rFonts w:asciiTheme="minorHAnsi" w:hAnsiTheme="minorHAnsi" w:cstheme="minorHAnsi"/>
                              <w:i/>
                              <w:spacing w:val="-11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spacing w:val="-1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>
                            <w:rPr>
                              <w:noProof/>
                              <w:spacing w:val="-1"/>
                            </w:rPr>
                            <w:t>6</w:t>
                          </w:r>
                          <w:r>
                            <w:fldChar w:fldCharType="end"/>
                          </w:r>
                          <w:r>
                            <w:rPr>
                              <w:spacing w:val="52"/>
                            </w:rPr>
                            <w:t xml:space="preserve"> </w:t>
                          </w:r>
                          <w:r>
                            <w:rPr>
                              <w:i/>
                              <w:spacing w:val="-1"/>
                            </w:rPr>
                            <w:t xml:space="preserve">Membina </w:t>
                          </w:r>
                          <w:r>
                            <w:rPr>
                              <w:i/>
                              <w:spacing w:val="-11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>Karakter</w:t>
                          </w:r>
                          <w:r>
                            <w:rPr>
                              <w:i/>
                              <w:spacing w:val="-12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>Bangsa</w:t>
                          </w:r>
                          <w:r>
                            <w:rPr>
                              <w:i/>
                              <w:spacing w:val="-11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>Indonesia</w:t>
                          </w:r>
                          <w:r>
                            <w:rPr>
                              <w:i/>
                              <w:spacing w:val="-7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>Untuk</w:t>
                          </w:r>
                          <w:r>
                            <w:rPr>
                              <w:i/>
                              <w:spacing w:val="-12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>Anak</w:t>
                          </w:r>
                          <w:r>
                            <w:rPr>
                              <w:i/>
                              <w:spacing w:val="-12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>Sekolah</w:t>
                          </w:r>
                          <w:r>
                            <w:rPr>
                              <w:i/>
                              <w:spacing w:val="-10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>Dasar</w:t>
                          </w:r>
                          <w:r>
                            <w:rPr>
                              <w:i/>
                              <w:spacing w:val="-12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>Melalui</w:t>
                          </w:r>
                          <w:r>
                            <w:rPr>
                              <w:i/>
                              <w:spacing w:val="-11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>Pendidikan</w:t>
                          </w:r>
                          <w:r w:rsidR="00430F50">
                            <w:rPr>
                              <w:i/>
                              <w:lang w:val="en-ID"/>
                            </w:rPr>
                            <w:t xml:space="preserve"> </w:t>
                          </w:r>
                          <w:proofErr w:type="spellStart"/>
                          <w:r w:rsidR="00430F50">
                            <w:rPr>
                              <w:i/>
                              <w:lang w:val="en-ID"/>
                            </w:rPr>
                            <w:t>Kewarganegaraan</w:t>
                          </w:r>
                          <w:proofErr w:type="spellEnd"/>
                          <w:r>
                            <w:rPr>
                              <w:i/>
                            </w:rPr>
                            <w:t>.</w:t>
                          </w:r>
                          <w:r>
                            <w:rPr>
                              <w:i/>
                              <w:spacing w:val="-11"/>
                            </w:rPr>
                            <w:t xml:space="preserve"> 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</w:rPr>
                            <w:t>Dinie Anggraeni Dewi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  <w:vertAlign w:val="superscript"/>
                            </w:rPr>
                            <w:t>1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</w:rPr>
                            <w:t>, Solihin Ichas Hamid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  <w:vertAlign w:val="superscript"/>
                            </w:rPr>
                            <w:t>2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</w:rPr>
                            <w:t>, Maharani Sartika Dewi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  <w:vertAlign w:val="superscript"/>
                            </w:rPr>
                            <w:t>3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</w:rPr>
                            <w:t>, Patricia Bunga Juwita Galand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  <w:vertAlign w:val="superscript"/>
                            </w:rPr>
                            <w:t>4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</w:rPr>
                            <w:t xml:space="preserve">, Wenny Yolandha </w:t>
                          </w:r>
                          <w:r w:rsidRPr="0098609A">
                            <w:rPr>
                              <w:rFonts w:asciiTheme="minorHAnsi" w:hAnsiTheme="minorHAnsi" w:cstheme="minorHAnsi"/>
                              <w:i/>
                              <w:spacing w:val="-11"/>
                              <w:vertAlign w:val="superscript"/>
                            </w:rPr>
                            <w:t>5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E205467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51pt;margin-top:42.2pt;width:494.45pt;height:28.05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" filled="f" stroked="f">
              <v:textbox inset="0,0,0,0">
                <w:txbxContent>
                  <w:p w14:paraId="3A7E9776" w14:textId="4BB64B54" w:rsidR="00D81FBD" w:rsidRPr="0098609A" w:rsidRDefault="00D81FBD" w:rsidP="00430F50">
                    <w:pPr>
                      <w:spacing w:before="7"/>
                      <w:ind w:left="284" w:hanging="225"/>
                      <w:rPr>
                        <w:rFonts w:asciiTheme="minorHAnsi" w:hAnsiTheme="minorHAnsi" w:cstheme="minorHAnsi"/>
                        <w:i/>
                        <w:spacing w:val="-11"/>
                      </w:rPr>
                    </w:pPr>
                    <w:r>
                      <w:fldChar w:fldCharType="begin"/>
                    </w:r>
                    <w:r>
                      <w:rPr>
                        <w:spacing w:val="-1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rPr>
                        <w:noProof/>
                        <w:spacing w:val="-1"/>
                      </w:rPr>
                      <w:t>6</w:t>
                    </w:r>
                    <w:r>
                      <w:fldChar w:fldCharType="end"/>
                    </w:r>
                    <w:r>
                      <w:rPr>
                        <w:spacing w:val="52"/>
                      </w:rPr>
                      <w:t xml:space="preserve"> </w:t>
                    </w:r>
                    <w:r>
                      <w:rPr>
                        <w:i/>
                        <w:spacing w:val="-1"/>
                      </w:rPr>
                      <w:t xml:space="preserve">Membina </w:t>
                    </w:r>
                    <w:r>
                      <w:rPr>
                        <w:i/>
                        <w:spacing w:val="-11"/>
                      </w:rPr>
                      <w:t xml:space="preserve"> </w:t>
                    </w:r>
                    <w:r>
                      <w:rPr>
                        <w:i/>
                      </w:rPr>
                      <w:t>Karakter</w:t>
                    </w:r>
                    <w:r>
                      <w:rPr>
                        <w:i/>
                        <w:spacing w:val="-12"/>
                      </w:rPr>
                      <w:t xml:space="preserve"> </w:t>
                    </w:r>
                    <w:r>
                      <w:rPr>
                        <w:i/>
                      </w:rPr>
                      <w:t>Bangsa</w:t>
                    </w:r>
                    <w:r>
                      <w:rPr>
                        <w:i/>
                        <w:spacing w:val="-11"/>
                      </w:rPr>
                      <w:t xml:space="preserve"> </w:t>
                    </w:r>
                    <w:r>
                      <w:rPr>
                        <w:i/>
                      </w:rPr>
                      <w:t>Indonesia</w:t>
                    </w:r>
                    <w:r>
                      <w:rPr>
                        <w:i/>
                        <w:spacing w:val="-7"/>
                      </w:rPr>
                      <w:t xml:space="preserve"> </w:t>
                    </w:r>
                    <w:r>
                      <w:rPr>
                        <w:i/>
                      </w:rPr>
                      <w:t>Untuk</w:t>
                    </w:r>
                    <w:r>
                      <w:rPr>
                        <w:i/>
                        <w:spacing w:val="-12"/>
                      </w:rPr>
                      <w:t xml:space="preserve"> </w:t>
                    </w:r>
                    <w:r>
                      <w:rPr>
                        <w:i/>
                      </w:rPr>
                      <w:t>Anak</w:t>
                    </w:r>
                    <w:r>
                      <w:rPr>
                        <w:i/>
                        <w:spacing w:val="-12"/>
                      </w:rPr>
                      <w:t xml:space="preserve"> </w:t>
                    </w:r>
                    <w:r>
                      <w:rPr>
                        <w:i/>
                      </w:rPr>
                      <w:t>Sekolah</w:t>
                    </w:r>
                    <w:r>
                      <w:rPr>
                        <w:i/>
                        <w:spacing w:val="-10"/>
                      </w:rPr>
                      <w:t xml:space="preserve"> </w:t>
                    </w:r>
                    <w:r>
                      <w:rPr>
                        <w:i/>
                      </w:rPr>
                      <w:t>Dasar</w:t>
                    </w:r>
                    <w:r>
                      <w:rPr>
                        <w:i/>
                        <w:spacing w:val="-12"/>
                      </w:rPr>
                      <w:t xml:space="preserve"> </w:t>
                    </w:r>
                    <w:r>
                      <w:rPr>
                        <w:i/>
                      </w:rPr>
                      <w:t>Melalui</w:t>
                    </w:r>
                    <w:r>
                      <w:rPr>
                        <w:i/>
                        <w:spacing w:val="-11"/>
                      </w:rPr>
                      <w:t xml:space="preserve"> </w:t>
                    </w:r>
                    <w:r>
                      <w:rPr>
                        <w:i/>
                      </w:rPr>
                      <w:t>Pendidikan</w:t>
                    </w:r>
                    <w:r w:rsidR="00430F50">
                      <w:rPr>
                        <w:i/>
                        <w:lang w:val="en-ID"/>
                      </w:rPr>
                      <w:t xml:space="preserve"> </w:t>
                    </w:r>
                    <w:proofErr w:type="spellStart"/>
                    <w:r w:rsidR="00430F50">
                      <w:rPr>
                        <w:i/>
                        <w:lang w:val="en-ID"/>
                      </w:rPr>
                      <w:t>Kewarganegaraan</w:t>
                    </w:r>
                    <w:proofErr w:type="spellEnd"/>
                    <w:r>
                      <w:rPr>
                        <w:i/>
                      </w:rPr>
                      <w:t>.</w:t>
                    </w:r>
                    <w:r>
                      <w:rPr>
                        <w:i/>
                        <w:spacing w:val="-11"/>
                      </w:rPr>
                      <w:t xml:space="preserve"> 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</w:rPr>
                      <w:t>Dinie Anggraeni Dewi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  <w:vertAlign w:val="superscript"/>
                      </w:rPr>
                      <w:t>1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</w:rPr>
                      <w:t>, Solihin Ichas Hamid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  <w:vertAlign w:val="superscript"/>
                      </w:rPr>
                      <w:t>2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</w:rPr>
                      <w:t>, Maharani Sartika Dewi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  <w:vertAlign w:val="superscript"/>
                      </w:rPr>
                      <w:t>3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</w:rPr>
                      <w:t>, Patricia Bunga Juwita Galand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  <w:vertAlign w:val="superscript"/>
                      </w:rPr>
                      <w:t>4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</w:rPr>
                      <w:t xml:space="preserve">, Wenny Yolandha </w:t>
                    </w:r>
                    <w:r w:rsidRPr="0098609A">
                      <w:rPr>
                        <w:rFonts w:asciiTheme="minorHAnsi" w:hAnsiTheme="minorHAnsi" w:cstheme="minorHAnsi"/>
                        <w:i/>
                        <w:spacing w:val="-11"/>
                        <w:vertAlign w:val="superscript"/>
                      </w:rPr>
                      <w:t>5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7660336"/>
    <w:multiLevelType w:val="multilevel"/>
    <w:tmpl w:val="37660336"/>
    <w:lvl w:ilvl="0">
      <w:start w:val="1"/>
      <w:numFmt w:val="decimal"/>
      <w:pStyle w:val="bulletlist"/>
      <w:lvlText w:val="%1."/>
      <w:lvlJc w:val="left"/>
      <w:pPr>
        <w:tabs>
          <w:tab w:val="left" w:pos="72"/>
        </w:tabs>
        <w:ind w:left="72" w:hanging="360"/>
      </w:pPr>
      <w:rPr>
        <w:rFonts w:cs="Times New Roman" w:hint="default"/>
      </w:rPr>
    </w:lvl>
    <w:lvl w:ilvl="1">
      <w:start w:val="1"/>
      <w:numFmt w:val="bullet"/>
      <w:lvlText w:val="o"/>
      <w:lvlJc w:val="left"/>
      <w:pPr>
        <w:tabs>
          <w:tab w:val="left" w:pos="864"/>
        </w:tabs>
        <w:ind w:left="864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left" w:pos="1584"/>
        </w:tabs>
        <w:ind w:left="1584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left" w:pos="2304"/>
        </w:tabs>
        <w:ind w:left="2304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left" w:pos="3024"/>
        </w:tabs>
        <w:ind w:left="3024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left" w:pos="3744"/>
        </w:tabs>
        <w:ind w:left="3744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left" w:pos="4464"/>
        </w:tabs>
        <w:ind w:left="4464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left" w:pos="5184"/>
        </w:tabs>
        <w:ind w:left="5184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left" w:pos="5904"/>
        </w:tabs>
        <w:ind w:left="5904" w:hanging="360"/>
      </w:pPr>
      <w:rPr>
        <w:rFonts w:ascii="Wingdings" w:hAnsi="Wingdings" w:hint="default"/>
      </w:rPr>
    </w:lvl>
  </w:abstractNum>
  <w:abstractNum w:abstractNumId="1" w15:restartNumberingAfterBreak="0">
    <w:nsid w:val="4189603E"/>
    <w:multiLevelType w:val="multilevel"/>
    <w:tmpl w:val="4189603E"/>
    <w:lvl w:ilvl="0">
      <w:start w:val="1"/>
      <w:numFmt w:val="upperRoman"/>
      <w:pStyle w:val="Heading1"/>
      <w:lvlText w:val="%1."/>
      <w:lvlJc w:val="center"/>
      <w:pPr>
        <w:tabs>
          <w:tab w:val="left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Heading2"/>
      <w:lvlText w:val="%2."/>
      <w:lvlJc w:val="left"/>
      <w:pPr>
        <w:tabs>
          <w:tab w:val="left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%3)"/>
      <w:lvlJc w:val="left"/>
      <w:pPr>
        <w:tabs>
          <w:tab w:val="left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left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left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left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left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left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left" w:pos="6120"/>
        </w:tabs>
        <w:ind w:left="5760"/>
      </w:pPr>
      <w:rPr>
        <w:rFonts w:cs="Times New Roman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84E62"/>
    <w:rsid w:val="001028D0"/>
    <w:rsid w:val="0039487D"/>
    <w:rsid w:val="00430F50"/>
    <w:rsid w:val="00474544"/>
    <w:rsid w:val="00496319"/>
    <w:rsid w:val="00584E62"/>
    <w:rsid w:val="00755279"/>
    <w:rsid w:val="00B21901"/>
    <w:rsid w:val="00C83302"/>
    <w:rsid w:val="00D81FBD"/>
    <w:rsid w:val="00DD19BB"/>
    <w:rsid w:val="00E318AA"/>
    <w:rsid w:val="00E51F5E"/>
    <w:rsid w:val="00F73D2D"/>
    <w:rsid w:val="30E756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,"/>
  <w:listSeparator w:val=";"/>
  <w14:docId w14:val="72E8A08A"/>
  <w15:docId w15:val="{53A02D19-42C7-41FB-9791-410CF9C83D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lang w:val="en-ID" w:eastAsia="en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rFonts w:ascii="Calibri" w:eastAsia="Times New Roman" w:hAnsi="Calibri" w:cs="Arial"/>
      <w:sz w:val="22"/>
      <w:szCs w:val="22"/>
      <w:lang w:val="id-ID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numPr>
        <w:numId w:val="1"/>
      </w:numPr>
      <w:tabs>
        <w:tab w:val="left" w:pos="216"/>
      </w:tabs>
      <w:spacing w:before="160" w:after="80" w:line="240" w:lineRule="auto"/>
      <w:jc w:val="center"/>
      <w:outlineLvl w:val="0"/>
    </w:pPr>
    <w:rPr>
      <w:rFonts w:ascii="Times New Roman" w:eastAsia="SimSun" w:hAnsi="Times New Roman" w:cs="Times New Roman"/>
      <w:smallCaps/>
      <w:sz w:val="20"/>
      <w:szCs w:val="20"/>
      <w:lang w:val="en-US"/>
    </w:rPr>
  </w:style>
  <w:style w:type="paragraph" w:styleId="Heading2">
    <w:name w:val="heading 2"/>
    <w:basedOn w:val="Normal"/>
    <w:next w:val="Normal"/>
    <w:link w:val="Heading2Char"/>
    <w:uiPriority w:val="9"/>
    <w:qFormat/>
    <w:pPr>
      <w:keepNext/>
      <w:keepLines/>
      <w:numPr>
        <w:ilvl w:val="1"/>
        <w:numId w:val="1"/>
      </w:numPr>
      <w:spacing w:before="120" w:after="60" w:line="240" w:lineRule="auto"/>
      <w:outlineLvl w:val="1"/>
    </w:pPr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paragraph" w:styleId="Heading3">
    <w:name w:val="heading 3"/>
    <w:basedOn w:val="Normal"/>
    <w:next w:val="Normal"/>
    <w:link w:val="Heading3Char"/>
    <w:uiPriority w:val="9"/>
    <w:qFormat/>
    <w:pPr>
      <w:numPr>
        <w:ilvl w:val="2"/>
        <w:numId w:val="1"/>
      </w:numPr>
      <w:spacing w:after="0" w:line="240" w:lineRule="exact"/>
      <w:jc w:val="both"/>
      <w:outlineLvl w:val="2"/>
    </w:pPr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paragraph" w:styleId="Heading4">
    <w:name w:val="heading 4"/>
    <w:basedOn w:val="Normal"/>
    <w:next w:val="Normal"/>
    <w:link w:val="Heading4Char"/>
    <w:uiPriority w:val="9"/>
    <w:qFormat/>
    <w:pPr>
      <w:numPr>
        <w:ilvl w:val="3"/>
        <w:numId w:val="1"/>
      </w:numPr>
      <w:spacing w:before="40" w:after="40" w:line="240" w:lineRule="auto"/>
      <w:jc w:val="both"/>
      <w:outlineLvl w:val="3"/>
    </w:pPr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unhideWhenUsed/>
    <w:pPr>
      <w:spacing w:after="120"/>
    </w:p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513"/>
        <w:tab w:val="right" w:pos="9026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513"/>
        <w:tab w:val="right" w:pos="9026"/>
      </w:tabs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Times New Roman" w:eastAsia="SimSun" w:hAnsi="Times New Roman" w:cs="Times New Roman"/>
      <w:smallCaps/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qFormat/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Pr>
      <w:rFonts w:ascii="Calibri" w:eastAsia="Times New Roman" w:hAnsi="Calibri" w:cs="Arial"/>
    </w:rPr>
  </w:style>
  <w:style w:type="character" w:customStyle="1" w:styleId="FooterChar">
    <w:name w:val="Footer Char"/>
    <w:basedOn w:val="DefaultParagraphFont"/>
    <w:link w:val="Footer"/>
    <w:uiPriority w:val="99"/>
    <w:rPr>
      <w:rFonts w:ascii="Calibri" w:eastAsia="Times New Roman" w:hAnsi="Calibri" w:cs="Arial"/>
    </w:rPr>
  </w:style>
  <w:style w:type="paragraph" w:customStyle="1" w:styleId="StyleAuthorBold">
    <w:name w:val="Style Author + Bold"/>
    <w:basedOn w:val="Normal"/>
    <w:qFormat/>
    <w:pPr>
      <w:spacing w:before="240" w:after="40" w:line="240" w:lineRule="auto"/>
      <w:jc w:val="center"/>
    </w:pPr>
    <w:rPr>
      <w:rFonts w:ascii="Times New Roman" w:eastAsia="SimSun" w:hAnsi="Times New Roman" w:cs="Times New Roman"/>
      <w:b/>
      <w:bCs/>
      <w:lang w:val="en-US"/>
    </w:rPr>
  </w:style>
  <w:style w:type="paragraph" w:customStyle="1" w:styleId="abstrak">
    <w:name w:val="abstrak"/>
    <w:basedOn w:val="BodyText"/>
    <w:qFormat/>
    <w:pPr>
      <w:spacing w:after="0" w:line="240" w:lineRule="auto"/>
      <w:ind w:left="567" w:right="567"/>
      <w:jc w:val="both"/>
    </w:pPr>
    <w:rPr>
      <w:rFonts w:ascii="Times New Roman" w:eastAsia="SimSun" w:hAnsi="Times New Roman" w:cs="Times New Roman"/>
      <w:spacing w:val="-1"/>
      <w:sz w:val="20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99"/>
    <w:rPr>
      <w:rFonts w:ascii="Calibri" w:eastAsia="Times New Roman" w:hAnsi="Calibri" w:cs="Arial"/>
    </w:rPr>
  </w:style>
  <w:style w:type="paragraph" w:customStyle="1" w:styleId="Afiliasi">
    <w:name w:val="Afiliasi"/>
    <w:basedOn w:val="Normal"/>
    <w:qFormat/>
    <w:pPr>
      <w:spacing w:before="40" w:after="40" w:line="240" w:lineRule="auto"/>
      <w:contextualSpacing/>
      <w:jc w:val="center"/>
    </w:pPr>
    <w:rPr>
      <w:rFonts w:ascii="Times New Roman" w:eastAsia="SimSun" w:hAnsi="Times New Roman" w:cs="Times New Roman"/>
      <w:sz w:val="20"/>
      <w:szCs w:val="20"/>
    </w:rPr>
  </w:style>
  <w:style w:type="paragraph" w:customStyle="1" w:styleId="bulletlist">
    <w:name w:val="bullet list"/>
    <w:basedOn w:val="BodyText"/>
    <w:qFormat/>
    <w:pPr>
      <w:numPr>
        <w:numId w:val="2"/>
      </w:numPr>
      <w:spacing w:after="0" w:line="360" w:lineRule="auto"/>
      <w:jc w:val="both"/>
    </w:pPr>
    <w:rPr>
      <w:rFonts w:ascii="Times New Roman" w:eastAsia="SimSun" w:hAnsi="Times New Roman" w:cs="Times New Roman"/>
      <w:spacing w:val="-1"/>
      <w:sz w:val="20"/>
      <w:szCs w:val="20"/>
      <w:lang w:val="en-US"/>
    </w:rPr>
  </w:style>
  <w:style w:type="paragraph" w:customStyle="1" w:styleId="tablecolhead">
    <w:name w:val="table col head"/>
    <w:basedOn w:val="Normal"/>
    <w:qFormat/>
    <w:pPr>
      <w:spacing w:after="0" w:line="240" w:lineRule="auto"/>
      <w:jc w:val="center"/>
    </w:pPr>
    <w:rPr>
      <w:rFonts w:ascii="Times New Roman" w:eastAsia="SimSun" w:hAnsi="Times New Roman" w:cs="Times New Roman"/>
      <w:b/>
      <w:bCs/>
      <w:sz w:val="16"/>
      <w:szCs w:val="16"/>
      <w:lang w:val="en-US"/>
    </w:rPr>
  </w:style>
  <w:style w:type="paragraph" w:customStyle="1" w:styleId="tablecolsubhead">
    <w:name w:val="table col subhead"/>
    <w:basedOn w:val="tablecolhead"/>
    <w:qFormat/>
    <w:rPr>
      <w:i/>
      <w:iCs/>
      <w:sz w:val="15"/>
      <w:szCs w:val="15"/>
    </w:rPr>
  </w:style>
  <w:style w:type="paragraph" w:customStyle="1" w:styleId="tablecopy">
    <w:name w:val="table copy"/>
    <w:qFormat/>
    <w:pPr>
      <w:jc w:val="both"/>
    </w:pPr>
    <w:rPr>
      <w:rFonts w:ascii="Times New Roman" w:eastAsia="SimSun" w:hAnsi="Times New Roman" w:cs="Times New Roman"/>
      <w:sz w:val="16"/>
      <w:szCs w:val="16"/>
      <w:lang w:val="en-US" w:eastAsia="en-US"/>
    </w:rPr>
  </w:style>
  <w:style w:type="paragraph" w:customStyle="1" w:styleId="DaftarPustaka">
    <w:name w:val="Daftar Pustaka"/>
    <w:basedOn w:val="Title"/>
    <w:qFormat/>
    <w:pPr>
      <w:spacing w:before="120" w:after="120"/>
      <w:ind w:left="284" w:hanging="284"/>
      <w:contextualSpacing w:val="0"/>
      <w:jc w:val="both"/>
    </w:pPr>
    <w:rPr>
      <w:rFonts w:ascii="Times New Roman" w:eastAsia="Times New Roman" w:hAnsi="Times New Roman" w:cs="Times New Roman"/>
      <w:spacing w:val="0"/>
      <w:kern w:val="0"/>
      <w:sz w:val="20"/>
      <w:szCs w:val="24"/>
      <w:lang w:val="en-US"/>
    </w:rPr>
  </w:style>
  <w:style w:type="character" w:customStyle="1" w:styleId="TitleChar">
    <w:name w:val="Title Char"/>
    <w:basedOn w:val="DefaultParagraphFont"/>
    <w:link w:val="Title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D81FB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81FB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mailto:patriciabunga@upi.edu" TargetMode="External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mailto:maharanisartika@upi.edu,%20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solihinichas@upi.edu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dinieanggraenidewi@upi.edud" TargetMode="External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mailto:wenny08@upi.edu%20" TargetMode="Externa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5877</Words>
  <Characters>33501</Characters>
  <Application>Microsoft Office Word</Application>
  <DocSecurity>0</DocSecurity>
  <Lines>279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3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viewer F</dc:creator>
  <cp:lastModifiedBy>Edi Sonan Toni</cp:lastModifiedBy>
  <cp:revision>2</cp:revision>
  <dcterms:created xsi:type="dcterms:W3CDTF">2021-10-18T13:40:00Z</dcterms:created>
  <dcterms:modified xsi:type="dcterms:W3CDTF">2021-10-18T1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0017</vt:lpwstr>
  </property>
</Properties>
</file>